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251AA4" w14:textId="77777777" w:rsidR="00D67783" w:rsidRDefault="00D67783" w:rsidP="00D67783">
      <w:pPr>
        <w:pStyle w:val="Heading2"/>
        <w:rPr>
          <w:lang w:val="en-GB"/>
        </w:rPr>
      </w:pPr>
      <w:r>
        <w:rPr>
          <w:lang w:val="en-GB"/>
        </w:rPr>
        <w:t>Appendix 4: Validation reference gold standards composition</w:t>
      </w:r>
    </w:p>
    <w:p w14:paraId="507BFC0B" w14:textId="1395B25E" w:rsidR="00D67783" w:rsidRDefault="00522BA1" w:rsidP="00D67783">
      <w:pPr>
        <w:pStyle w:val="Heading3"/>
        <w:rPr>
          <w:lang w:val="en-GB"/>
        </w:rPr>
      </w:pPr>
      <w:r>
        <w:rPr>
          <w:lang w:val="en-GB"/>
        </w:rPr>
        <w:t>Intervention</w:t>
      </w:r>
      <w:r w:rsidR="00D67783">
        <w:rPr>
          <w:lang w:val="en-GB"/>
        </w:rPr>
        <w:t xml:space="preserve"> study filter PubMed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05"/>
        <w:gridCol w:w="1346"/>
        <w:gridCol w:w="1073"/>
        <w:gridCol w:w="984"/>
        <w:gridCol w:w="1074"/>
        <w:gridCol w:w="986"/>
        <w:gridCol w:w="1068"/>
        <w:gridCol w:w="892"/>
        <w:gridCol w:w="1074"/>
        <w:gridCol w:w="989"/>
        <w:gridCol w:w="1000"/>
        <w:gridCol w:w="1014"/>
        <w:gridCol w:w="989"/>
      </w:tblGrid>
      <w:tr w:rsidR="00463D81" w:rsidRPr="003917C9" w14:paraId="6F29FAFD" w14:textId="77777777" w:rsidTr="00463D81">
        <w:tc>
          <w:tcPr>
            <w:tcW w:w="1435" w:type="dxa"/>
            <w:shd w:val="clear" w:color="auto" w:fill="auto"/>
            <w:vAlign w:val="center"/>
          </w:tcPr>
          <w:p w14:paraId="3F810325" w14:textId="09A2A2E0" w:rsidR="00D67783" w:rsidRPr="005414F4" w:rsidRDefault="00D67783" w:rsidP="005414F4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>Evidence summary</w:t>
            </w:r>
            <w:r w:rsidR="00547836">
              <w:rPr>
                <w:b/>
                <w:lang w:val="en-GB"/>
              </w:rPr>
              <w:t xml:space="preserve"> </w:t>
            </w:r>
            <w:r w:rsidR="00547836">
              <w:rPr>
                <w:b/>
                <w:lang w:val="en-GB"/>
              </w:rPr>
              <w:fldChar w:fldCharType="begin"/>
            </w:r>
            <w:r w:rsidR="008B7A41">
              <w:rPr>
                <w:b/>
                <w:lang w:val="en-GB"/>
              </w:rPr>
              <w:instrText xml:space="preserve"> ADDIN EN.CITE &lt;EndNote&gt;&lt;Cite&gt;&lt;Author&gt;Centre for Evidence-Based Practice (CEBaP)&lt;/Author&gt;&lt;Year&gt;2020&lt;/Year&gt;&lt;RecNum&gt;10&lt;/RecNum&gt;&lt;DisplayText&gt;[1]&lt;/DisplayText&gt;&lt;record&gt;&lt;rec-number&gt;10&lt;/rec-number&gt;&lt;foreign-keys&gt;&lt;key app="EN" db-id="tz2efvpr4te05aezpxpvtf0frf5t5xts2pp9" timestamp="1605795179"&gt;10&lt;/key&gt;&lt;/foreign-keys&gt;&lt;ref-type name="Web Page"&gt;12&lt;/ref-type&gt;&lt;contributors&gt;&lt;authors&gt;&lt;author&gt;Centre for Evidence-Based Practice (CEBaP),&lt;/author&gt;&lt;/authors&gt;&lt;/contributors&gt;&lt;titles&gt;&lt;title&gt;First Aid Evidence Summaries&lt;/title&gt;&lt;/titles&gt;&lt;dates&gt;&lt;year&gt;2020&lt;/year&gt;&lt;/dates&gt;&lt;pub-location&gt;Mechelen, Belgium&lt;/pub-location&gt;&lt;publisher&gt;Belgian Red Cross&lt;/publisher&gt;&lt;work-type&gt;Internet&lt;/work-type&gt;&lt;urls&gt;&lt;related-urls&gt;&lt;url&gt;https://www.cebap.org/knowledge-dissemination/first-aid-evidence-summaries/&lt;/url&gt;&lt;/related-urls&gt;&lt;/urls&gt;&lt;custom1&gt;2020&lt;/custom1&gt;&lt;custom2&gt;Nov 19th&lt;/custom2&gt;&lt;/record&gt;&lt;/Cite&gt;&lt;/EndNote&gt;</w:instrText>
            </w:r>
            <w:r w:rsidR="00547836">
              <w:rPr>
                <w:b/>
                <w:lang w:val="en-GB"/>
              </w:rPr>
              <w:fldChar w:fldCharType="separate"/>
            </w:r>
            <w:r w:rsidR="00547836">
              <w:rPr>
                <w:b/>
                <w:noProof/>
                <w:lang w:val="en-GB"/>
              </w:rPr>
              <w:t>[1]</w:t>
            </w:r>
            <w:r w:rsidR="00547836">
              <w:rPr>
                <w:b/>
                <w:lang w:val="en-GB"/>
              </w:rPr>
              <w:fldChar w:fldCharType="end"/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5362716A" w14:textId="77777777" w:rsidR="00D67783" w:rsidRPr="005414F4" w:rsidRDefault="00D67783" w:rsidP="005414F4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>Original search date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2A5DA96" w14:textId="77777777" w:rsidR="00D67783" w:rsidRPr="005414F4" w:rsidRDefault="00D67783" w:rsidP="005414F4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>Number of records retrieved from PubMed without search filter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2FBF4F43" w14:textId="604A042C" w:rsidR="00D67783" w:rsidRPr="005414F4" w:rsidRDefault="00D67783" w:rsidP="005414F4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>intervention</w:t>
            </w:r>
            <w:r w:rsidRPr="005414F4">
              <w:rPr>
                <w:b/>
                <w:lang w:val="en-GB"/>
              </w:rPr>
              <w:t xml:space="preserve"> studies identified without search filter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9507B9B" w14:textId="77777777" w:rsidR="00D67783" w:rsidRPr="005414F4" w:rsidRDefault="00D67783" w:rsidP="005414F4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>Number needed to read without search filter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7FA2D7F9" w14:textId="77777777" w:rsidR="00D67783" w:rsidRPr="005414F4" w:rsidRDefault="00D67783" w:rsidP="005414F4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>Number of records retrieved from PubMed when using original filter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5447687" w14:textId="262A4990" w:rsidR="00D67783" w:rsidRPr="005414F4" w:rsidRDefault="00D67783" w:rsidP="005414F4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 xml:space="preserve">intervention </w:t>
            </w:r>
            <w:r w:rsidRPr="005414F4">
              <w:rPr>
                <w:b/>
                <w:lang w:val="en-GB"/>
              </w:rPr>
              <w:t>studies identified when using original filter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4E83D150" w14:textId="4F6FC453" w:rsidR="00D67783" w:rsidRPr="005414F4" w:rsidRDefault="00E15A62" w:rsidP="005414F4">
            <w:pPr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Recall</w:t>
            </w:r>
            <w:r w:rsidRPr="005414F4">
              <w:rPr>
                <w:b/>
                <w:lang w:val="en-GB"/>
              </w:rPr>
              <w:t xml:space="preserve"> </w:t>
            </w:r>
            <w:r w:rsidR="00D67783" w:rsidRPr="005414F4">
              <w:rPr>
                <w:b/>
                <w:lang w:val="en-GB"/>
              </w:rPr>
              <w:t>original filter</w:t>
            </w:r>
            <w:r w:rsidR="006D3C1F">
              <w:rPr>
                <w:b/>
                <w:lang w:val="en-GB"/>
              </w:rPr>
              <w:t xml:space="preserve"> (%)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201D3B6" w14:textId="77777777" w:rsidR="00D67783" w:rsidRPr="005414F4" w:rsidRDefault="00D67783" w:rsidP="005414F4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>Number needed to read when using original filter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B23CB4E" w14:textId="77777777" w:rsidR="00D67783" w:rsidRPr="005414F4" w:rsidRDefault="00D67783" w:rsidP="005414F4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>Number of records retrieved from PubMed when using adapted filter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773B2F2C" w14:textId="5D96BEAC" w:rsidR="00D67783" w:rsidRPr="005414F4" w:rsidRDefault="00D67783" w:rsidP="005414F4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>intervention</w:t>
            </w:r>
            <w:r w:rsidRPr="005414F4">
              <w:rPr>
                <w:b/>
                <w:lang w:val="en-GB"/>
              </w:rPr>
              <w:t xml:space="preserve"> studies identified when using adapted filter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348DA1E6" w14:textId="75975965" w:rsidR="00D67783" w:rsidRPr="005414F4" w:rsidRDefault="00E15A62" w:rsidP="005414F4">
            <w:pPr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 xml:space="preserve">Recall </w:t>
            </w:r>
            <w:r w:rsidR="00D67783" w:rsidRPr="005414F4">
              <w:rPr>
                <w:b/>
                <w:lang w:val="en-GB"/>
              </w:rPr>
              <w:t>adapted filter</w:t>
            </w:r>
            <w:r w:rsidR="006D3C1F">
              <w:rPr>
                <w:b/>
                <w:lang w:val="en-GB"/>
              </w:rPr>
              <w:t xml:space="preserve"> (%)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888B239" w14:textId="77777777" w:rsidR="00D67783" w:rsidRPr="005414F4" w:rsidRDefault="00D67783" w:rsidP="005414F4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>Number needed to read when using adapted filter</w:t>
            </w:r>
          </w:p>
        </w:tc>
      </w:tr>
      <w:tr w:rsidR="005414F4" w:rsidRPr="00A0758C" w14:paraId="4DF35EB0" w14:textId="77777777" w:rsidTr="00463D81">
        <w:tc>
          <w:tcPr>
            <w:tcW w:w="1435" w:type="dxa"/>
            <w:shd w:val="clear" w:color="auto" w:fill="auto"/>
            <w:vAlign w:val="center"/>
          </w:tcPr>
          <w:p w14:paraId="388EA449" w14:textId="77777777" w:rsidR="005414F4" w:rsidRPr="005414F4" w:rsidRDefault="005414F4" w:rsidP="005414F4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Bites&amp;Stings: Impregnated clothing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53415F68" w14:textId="77777777" w:rsidR="005414F4" w:rsidRPr="005414F4" w:rsidRDefault="005414F4" w:rsidP="005414F4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/08/2019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DF5FF49" w14:textId="77777777" w:rsidR="005414F4" w:rsidRPr="005414F4" w:rsidRDefault="005414F4" w:rsidP="005414F4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23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314F5994" w14:textId="77777777" w:rsidR="005414F4" w:rsidRPr="005414F4" w:rsidRDefault="005414F4" w:rsidP="005414F4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C2C563C" w14:textId="77777777" w:rsidR="005414F4" w:rsidRPr="005414F4" w:rsidRDefault="005414F4" w:rsidP="005414F4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23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5BF522F9" w14:textId="77777777" w:rsidR="005414F4" w:rsidRPr="005414F4" w:rsidRDefault="005414F4" w:rsidP="005414F4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12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664B88DD" w14:textId="77777777" w:rsidR="005414F4" w:rsidRPr="005414F4" w:rsidRDefault="005414F4" w:rsidP="005414F4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7ACE8164" w14:textId="13D74E61" w:rsidR="005414F4" w:rsidRPr="005414F4" w:rsidRDefault="006D3C1F" w:rsidP="005414F4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F46C3E0" w14:textId="77777777" w:rsidR="005414F4" w:rsidRPr="005414F4" w:rsidRDefault="005414F4" w:rsidP="005414F4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N/A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8D54D9B" w14:textId="77777777" w:rsidR="005414F4" w:rsidRPr="005414F4" w:rsidRDefault="005414F4" w:rsidP="005414F4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42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6A0EF5FE" w14:textId="77777777" w:rsidR="005414F4" w:rsidRPr="005414F4" w:rsidRDefault="005414F4" w:rsidP="005414F4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5B000470" w14:textId="69F9B008" w:rsidR="005414F4" w:rsidRPr="005414F4" w:rsidRDefault="009A3385" w:rsidP="005414F4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2AB71D7F" w14:textId="77777777" w:rsidR="005414F4" w:rsidRPr="005414F4" w:rsidRDefault="005414F4" w:rsidP="005414F4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N/A</w:t>
            </w:r>
          </w:p>
        </w:tc>
      </w:tr>
      <w:tr w:rsidR="005414F4" w:rsidRPr="00A0758C" w14:paraId="439172D8" w14:textId="77777777" w:rsidTr="00463D81">
        <w:tc>
          <w:tcPr>
            <w:tcW w:w="1435" w:type="dxa"/>
            <w:shd w:val="clear" w:color="auto" w:fill="auto"/>
            <w:vAlign w:val="center"/>
          </w:tcPr>
          <w:p w14:paraId="0C845FB4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Limbs: Muscle cramps massage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4D584718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/03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EAC413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999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414F4249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8AEB9C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50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021A8155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23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DE05286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31CAC4CF" w14:textId="2375C618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  <w:r w:rsidR="006D3C1F">
              <w:rPr>
                <w:rFonts w:cs="Segoe UI"/>
                <w:color w:val="000000"/>
                <w:szCs w:val="20"/>
              </w:rPr>
              <w:t>0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AED19C8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81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502ECA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24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5C3E1BE2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55C09D0B" w14:textId="2AE30331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9559712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6</w:t>
            </w:r>
          </w:p>
        </w:tc>
      </w:tr>
      <w:tr w:rsidR="005414F4" w:rsidRPr="00A0758C" w14:paraId="3B7E180E" w14:textId="77777777" w:rsidTr="00463D81">
        <w:tc>
          <w:tcPr>
            <w:tcW w:w="1435" w:type="dxa"/>
            <w:shd w:val="clear" w:color="auto" w:fill="auto"/>
            <w:vAlign w:val="center"/>
          </w:tcPr>
          <w:p w14:paraId="3DEF922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Limbs: Stretching and warmup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2AC59E4F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7/02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7A56F784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273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75627358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CEFE27D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27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79D0C86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63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9A5D078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493B6189" w14:textId="783D576A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619ABBA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6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21DDA1B7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696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4E91A439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44560822" w14:textId="61FE31EF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382C9A2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0</w:t>
            </w:r>
          </w:p>
        </w:tc>
      </w:tr>
      <w:tr w:rsidR="005414F4" w:rsidRPr="00A0758C" w14:paraId="158BCB0C" w14:textId="77777777" w:rsidTr="00463D81">
        <w:tc>
          <w:tcPr>
            <w:tcW w:w="1435" w:type="dxa"/>
            <w:shd w:val="clear" w:color="auto" w:fill="auto"/>
            <w:vAlign w:val="center"/>
          </w:tcPr>
          <w:p w14:paraId="6F6DA082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Limbs: Bracing and taping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5BB389BF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3/02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1B83B3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67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63C50DEA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9B3AECA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67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1D453AA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46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3E6CB4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4811B471" w14:textId="644F6F66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6A4435B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46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5CE293D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75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6110EEF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61AD33FA" w14:textId="6FCE946F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4CAFF661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75</w:t>
            </w:r>
          </w:p>
        </w:tc>
      </w:tr>
      <w:tr w:rsidR="005414F4" w:rsidRPr="00A0758C" w14:paraId="6074ED35" w14:textId="77777777" w:rsidTr="00463D81">
        <w:tc>
          <w:tcPr>
            <w:tcW w:w="1435" w:type="dxa"/>
            <w:shd w:val="clear" w:color="auto" w:fill="auto"/>
            <w:vAlign w:val="center"/>
          </w:tcPr>
          <w:p w14:paraId="2EF93CBD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Limbs: Ice Elevation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2A9BED09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/02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AE14BF6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488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702BE01A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E412713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13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0484F7D2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16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7C23E6B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0855DF02" w14:textId="5671797D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615906F2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4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2F6C6D19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10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6DA2233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002E95C2" w14:textId="632154C4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633E8C1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1</w:t>
            </w:r>
          </w:p>
        </w:tc>
      </w:tr>
      <w:tr w:rsidR="005414F4" w:rsidRPr="00A0758C" w14:paraId="0F9279CB" w14:textId="77777777" w:rsidTr="00463D81">
        <w:tc>
          <w:tcPr>
            <w:tcW w:w="1435" w:type="dxa"/>
            <w:shd w:val="clear" w:color="auto" w:fill="auto"/>
            <w:vAlign w:val="center"/>
          </w:tcPr>
          <w:p w14:paraId="00BD0233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lastRenderedPageBreak/>
              <w:t>Stomach and back: Dysmenorrhea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6E0A1273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5/05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372C143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50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346CF38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2C7EAE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9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5A8C27E4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67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DE32C98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1F32AA19" w14:textId="5A4E9DA8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75B4439E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8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F92E9A1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19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6219883F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088CD306" w14:textId="10BDD985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D884381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6</w:t>
            </w:r>
          </w:p>
        </w:tc>
      </w:tr>
      <w:tr w:rsidR="005414F4" w:rsidRPr="00A0758C" w14:paraId="2F71F45D" w14:textId="77777777" w:rsidTr="00463D81">
        <w:tc>
          <w:tcPr>
            <w:tcW w:w="1435" w:type="dxa"/>
            <w:shd w:val="clear" w:color="auto" w:fill="auto"/>
            <w:vAlign w:val="center"/>
          </w:tcPr>
          <w:p w14:paraId="015710A1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414F4">
              <w:rPr>
                <w:rFonts w:cs="Segoe UI"/>
                <w:color w:val="000000"/>
                <w:szCs w:val="20"/>
                <w:lang w:val="en-GB"/>
              </w:rPr>
              <w:t>Stomach and back: Heat for back pain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0425A697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3/06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374A7E1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06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1D592A7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0BF6CA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44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4AB88BE3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67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4DB68A9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104AD2EB" w14:textId="1503096E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18A4BB4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67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186F30F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99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412768E8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1FF059AF" w14:textId="5E4E6F86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2AD5A66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86</w:t>
            </w:r>
          </w:p>
        </w:tc>
      </w:tr>
      <w:tr w:rsidR="005414F4" w:rsidRPr="00A0758C" w14:paraId="7573525A" w14:textId="77777777" w:rsidTr="00463D81">
        <w:tc>
          <w:tcPr>
            <w:tcW w:w="1435" w:type="dxa"/>
            <w:shd w:val="clear" w:color="auto" w:fill="auto"/>
            <w:vAlign w:val="center"/>
          </w:tcPr>
          <w:p w14:paraId="41B8708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414F4">
              <w:rPr>
                <w:rFonts w:cs="Segoe UI"/>
                <w:color w:val="000000"/>
                <w:szCs w:val="20"/>
                <w:lang w:val="en-GB"/>
              </w:rPr>
              <w:t>Poisoning: Safe storage of toxics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5BC27FC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/04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FABE13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90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0FEC97A3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281FDB8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90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4FEF237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56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43102E6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0748FA8A" w14:textId="308D7ACF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5C03077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56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90FFEC7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07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45ADDEF3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3A4EF522" w14:textId="021947F7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21EDF9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07</w:t>
            </w:r>
          </w:p>
        </w:tc>
      </w:tr>
      <w:tr w:rsidR="005414F4" w:rsidRPr="00A0758C" w14:paraId="2478EE33" w14:textId="77777777" w:rsidTr="00463D81">
        <w:tc>
          <w:tcPr>
            <w:tcW w:w="1435" w:type="dxa"/>
            <w:shd w:val="clear" w:color="auto" w:fill="auto"/>
            <w:vAlign w:val="center"/>
          </w:tcPr>
          <w:p w14:paraId="642B4BFE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Telephone antenatal care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6C0F456F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7/08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0E79E53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63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70B1985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682D1DCF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93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25DD8C01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77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F50DB3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1BF72A3F" w14:textId="3EAD135E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741C751F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5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2C615F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32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0446116F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0F177B3D" w14:textId="1EEA91DE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2DF8834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66</w:t>
            </w:r>
          </w:p>
        </w:tc>
      </w:tr>
      <w:tr w:rsidR="005414F4" w:rsidRPr="00A0758C" w14:paraId="1696C247" w14:textId="77777777" w:rsidTr="00463D81">
        <w:tc>
          <w:tcPr>
            <w:tcW w:w="1435" w:type="dxa"/>
            <w:shd w:val="clear" w:color="auto" w:fill="auto"/>
            <w:vAlign w:val="center"/>
          </w:tcPr>
          <w:p w14:paraId="4E56D84E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Prevention of bullet wounds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74B50C4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9/08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60A3E896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67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0B1EADB8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2FB1C8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56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6683033E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25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B20604D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341B50B3" w14:textId="1C8EA306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67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6F3BDFE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13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FCC8062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04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0365F18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78F00EF9" w14:textId="27EAC1E7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7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2C7B707A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52</w:t>
            </w:r>
          </w:p>
        </w:tc>
      </w:tr>
      <w:tr w:rsidR="005414F4" w:rsidRPr="00A0758C" w14:paraId="5B537503" w14:textId="77777777" w:rsidTr="00463D81">
        <w:tc>
          <w:tcPr>
            <w:tcW w:w="1435" w:type="dxa"/>
            <w:shd w:val="clear" w:color="auto" w:fill="auto"/>
            <w:vAlign w:val="center"/>
          </w:tcPr>
          <w:p w14:paraId="30A7DBF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414F4">
              <w:rPr>
                <w:rFonts w:cs="Segoe UI"/>
                <w:color w:val="000000"/>
                <w:szCs w:val="20"/>
                <w:lang w:val="en-GB"/>
              </w:rPr>
              <w:t>Burns: Aloe vera for burns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2AF233F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1/08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3E7F36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3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747206F1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58138C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4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596CBDA7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1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BB49DD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1B170EDB" w14:textId="4FE737BD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67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EA1965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1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78106216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9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278FDCD5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55178E27" w14:textId="741D73A3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3B53F8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6</w:t>
            </w:r>
          </w:p>
        </w:tc>
      </w:tr>
      <w:tr w:rsidR="005414F4" w:rsidRPr="00A0758C" w14:paraId="7F254766" w14:textId="77777777" w:rsidTr="00463D81">
        <w:tc>
          <w:tcPr>
            <w:tcW w:w="1435" w:type="dxa"/>
            <w:shd w:val="clear" w:color="auto" w:fill="auto"/>
            <w:vAlign w:val="center"/>
          </w:tcPr>
          <w:p w14:paraId="2BBCD2CD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Jellyfish stings FA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05EFCCB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1/09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B8DD5A2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76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6B498E6D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7FE9DEF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95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4A1C5F42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5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D7F4E9A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57F74BCD" w14:textId="7452344F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523D9DA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B696CFF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6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66871C38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68528947" w14:textId="28EA2150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41694913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1</w:t>
            </w:r>
          </w:p>
        </w:tc>
      </w:tr>
      <w:tr w:rsidR="005414F4" w:rsidRPr="00A0758C" w14:paraId="74DE843E" w14:textId="77777777" w:rsidTr="00463D81">
        <w:tc>
          <w:tcPr>
            <w:tcW w:w="1435" w:type="dxa"/>
            <w:shd w:val="clear" w:color="auto" w:fill="auto"/>
            <w:vAlign w:val="center"/>
          </w:tcPr>
          <w:p w14:paraId="54310AAA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Zinc ORS diarrhoea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78730A46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1/09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705E1C8F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53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657A80F9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7B2C75F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18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1097451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56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642DC2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1E037DC3" w14:textId="10ADB50F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6FC55E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2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978D511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04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4B92A599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53E7AFCE" w14:textId="390CBF86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7A5047C7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68</w:t>
            </w:r>
          </w:p>
        </w:tc>
      </w:tr>
      <w:tr w:rsidR="005414F4" w:rsidRPr="00A0758C" w14:paraId="235E7F46" w14:textId="77777777" w:rsidTr="00463D81">
        <w:tc>
          <w:tcPr>
            <w:tcW w:w="1435" w:type="dxa"/>
            <w:shd w:val="clear" w:color="auto" w:fill="auto"/>
            <w:vAlign w:val="center"/>
          </w:tcPr>
          <w:p w14:paraId="17842E8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Skin wound covers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44FA534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1/11/2019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258A666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240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2DF48354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85EF30D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620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0D9F02C8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3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83A69F5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63FF916D" w14:textId="31015430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E7AEFFE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N/A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2D55C49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15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4E644646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77E8CEB5" w14:textId="391C39C4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94EE972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N/A</w:t>
            </w:r>
          </w:p>
        </w:tc>
      </w:tr>
      <w:tr w:rsidR="005414F4" w:rsidRPr="00A0758C" w14:paraId="204052DD" w14:textId="77777777" w:rsidTr="00463D81">
        <w:tc>
          <w:tcPr>
            <w:tcW w:w="1435" w:type="dxa"/>
            <w:shd w:val="clear" w:color="auto" w:fill="auto"/>
            <w:vAlign w:val="center"/>
          </w:tcPr>
          <w:p w14:paraId="7B45777E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Socks for friction blisters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3061F86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8/12/2019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CF4302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5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0EE8CF52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4662D45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2EE3778D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676E1AA3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0600C4D2" w14:textId="1B0787B6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668B6B74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DA61FB4" w14:textId="68ACFFA1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  <w:r w:rsidR="00F21F70"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391AF8B5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5AC41A0F" w14:textId="0AE0F5FD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0289747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</w:t>
            </w:r>
          </w:p>
        </w:tc>
      </w:tr>
      <w:tr w:rsidR="005414F4" w:rsidRPr="00A0758C" w14:paraId="5984AA62" w14:textId="77777777" w:rsidTr="00463D81">
        <w:tc>
          <w:tcPr>
            <w:tcW w:w="1435" w:type="dxa"/>
            <w:shd w:val="clear" w:color="auto" w:fill="auto"/>
            <w:vAlign w:val="center"/>
          </w:tcPr>
          <w:p w14:paraId="5EB7BA7B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Mouth covers for cough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4979E47D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2/12/2019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643F6726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79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6F65118A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35EDB3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95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390B844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38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9DD4D7E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09F27DC5" w14:textId="6ABCAFA9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6CF9B6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19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5887D2D" w14:textId="6BB51349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5</w:t>
            </w:r>
            <w:r w:rsidR="00F21F70"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7037163D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0C5D1BC6" w14:textId="73499FF5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AFF26E9" w14:textId="5C6AA680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  <w:r w:rsidR="00F21F70">
              <w:rPr>
                <w:rFonts w:cs="Segoe UI"/>
                <w:color w:val="000000"/>
                <w:szCs w:val="20"/>
              </w:rPr>
              <w:t>30</w:t>
            </w:r>
          </w:p>
        </w:tc>
      </w:tr>
      <w:tr w:rsidR="005414F4" w:rsidRPr="00A0758C" w14:paraId="58047F83" w14:textId="77777777" w:rsidTr="00463D81">
        <w:tc>
          <w:tcPr>
            <w:tcW w:w="1435" w:type="dxa"/>
            <w:shd w:val="clear" w:color="auto" w:fill="auto"/>
            <w:vAlign w:val="center"/>
          </w:tcPr>
          <w:p w14:paraId="5189679D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Honey for cough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F58CF19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3/01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D0DBC7D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81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0304C90D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69A1AFB1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6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7ADE0D7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36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3B6875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7C73B00E" w14:textId="63ABDB81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7D360EE8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DE6C402" w14:textId="0BCCD694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4</w:t>
            </w:r>
            <w:r w:rsidR="00910065"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38FA3F98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73666CE7" w14:textId="6A8A6AEB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B6CCD15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8</w:t>
            </w:r>
          </w:p>
        </w:tc>
      </w:tr>
      <w:tr w:rsidR="005414F4" w:rsidRPr="00A0758C" w14:paraId="3D9F2756" w14:textId="77777777" w:rsidTr="00463D81">
        <w:trPr>
          <w:trHeight w:val="264"/>
        </w:trPr>
        <w:tc>
          <w:tcPr>
            <w:tcW w:w="1435" w:type="dxa"/>
            <w:shd w:val="clear" w:color="auto" w:fill="auto"/>
            <w:vAlign w:val="center"/>
          </w:tcPr>
          <w:p w14:paraId="3F9C991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lastRenderedPageBreak/>
              <w:t>Hayfever irrigation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75AA9CD0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5/01/202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D4EC901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2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42820581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119ED0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2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2AA7AE44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64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7DD5366C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7795D7A0" w14:textId="5310E065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A7E01D8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64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F19AAE3" w14:textId="5662DEA8" w:rsidR="005414F4" w:rsidRPr="005414F4" w:rsidRDefault="0091006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9</w:t>
            </w:r>
          </w:p>
        </w:tc>
        <w:tc>
          <w:tcPr>
            <w:tcW w:w="1000" w:type="dxa"/>
            <w:shd w:val="clear" w:color="auto" w:fill="auto"/>
            <w:vAlign w:val="center"/>
          </w:tcPr>
          <w:p w14:paraId="76BDA41F" w14:textId="77777777" w:rsidR="005414F4" w:rsidRPr="005414F4" w:rsidRDefault="005414F4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 w:rsidRPr="005414F4"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015" w:type="dxa"/>
            <w:shd w:val="clear" w:color="auto" w:fill="auto"/>
            <w:vAlign w:val="center"/>
          </w:tcPr>
          <w:p w14:paraId="644E3B69" w14:textId="5B34AF62" w:rsidR="005414F4" w:rsidRPr="005414F4" w:rsidRDefault="009A338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284A189E" w14:textId="2DF894B8" w:rsidR="005414F4" w:rsidRPr="005414F4" w:rsidRDefault="00910065" w:rsidP="005414F4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9</w:t>
            </w:r>
          </w:p>
        </w:tc>
      </w:tr>
    </w:tbl>
    <w:p w14:paraId="1DB4E217" w14:textId="77777777" w:rsidR="00D67783" w:rsidRPr="00D67783" w:rsidRDefault="00D67783" w:rsidP="00D67783">
      <w:pPr>
        <w:rPr>
          <w:lang w:val="en-GB"/>
        </w:rPr>
      </w:pPr>
    </w:p>
    <w:p w14:paraId="3F5249A6" w14:textId="4232343D" w:rsidR="00D67783" w:rsidRPr="00D67783" w:rsidRDefault="00522BA1" w:rsidP="00D67783">
      <w:pPr>
        <w:pStyle w:val="Heading3"/>
        <w:rPr>
          <w:lang w:val="en-GB"/>
        </w:rPr>
      </w:pPr>
      <w:r>
        <w:rPr>
          <w:lang w:val="en-GB"/>
        </w:rPr>
        <w:t>Intervention</w:t>
      </w:r>
      <w:r w:rsidR="00D67783">
        <w:rPr>
          <w:lang w:val="en-GB"/>
        </w:rPr>
        <w:t xml:space="preserve"> study filter Embas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04"/>
        <w:gridCol w:w="1258"/>
        <w:gridCol w:w="1067"/>
        <w:gridCol w:w="1026"/>
        <w:gridCol w:w="1084"/>
        <w:gridCol w:w="1028"/>
        <w:gridCol w:w="1034"/>
        <w:gridCol w:w="908"/>
        <w:gridCol w:w="1129"/>
        <w:gridCol w:w="989"/>
        <w:gridCol w:w="989"/>
        <w:gridCol w:w="989"/>
        <w:gridCol w:w="989"/>
      </w:tblGrid>
      <w:tr w:rsidR="005414F4" w:rsidRPr="003917C9" w14:paraId="296475CA" w14:textId="77777777" w:rsidTr="00463D81">
        <w:tc>
          <w:tcPr>
            <w:tcW w:w="1495" w:type="dxa"/>
            <w:shd w:val="clear" w:color="auto" w:fill="auto"/>
            <w:vAlign w:val="center"/>
          </w:tcPr>
          <w:p w14:paraId="52E02F1C" w14:textId="5CB49DDF" w:rsidR="005414F4" w:rsidRPr="00A0758C" w:rsidRDefault="005414F4" w:rsidP="00463D81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Evidence summary</w:t>
            </w:r>
            <w:r w:rsidR="00547836">
              <w:rPr>
                <w:b/>
                <w:lang w:val="en-GB"/>
              </w:rPr>
              <w:t xml:space="preserve"> </w:t>
            </w:r>
            <w:r w:rsidR="00547836">
              <w:rPr>
                <w:b/>
                <w:lang w:val="en-GB"/>
              </w:rPr>
              <w:fldChar w:fldCharType="begin"/>
            </w:r>
            <w:r w:rsidR="008B7A41">
              <w:rPr>
                <w:b/>
                <w:lang w:val="en-GB"/>
              </w:rPr>
              <w:instrText xml:space="preserve"> ADDIN EN.CITE &lt;EndNote&gt;&lt;Cite&gt;&lt;Author&gt;Centre for Evidence-Based Practice (CEBaP)&lt;/Author&gt;&lt;Year&gt;2020&lt;/Year&gt;&lt;RecNum&gt;10&lt;/RecNum&gt;&lt;DisplayText&gt;[1]&lt;/DisplayText&gt;&lt;record&gt;&lt;rec-number&gt;10&lt;/rec-number&gt;&lt;foreign-keys&gt;&lt;key app="EN" db-id="tz2efvpr4te05aezpxpvtf0frf5t5xts2pp9" timestamp="1605795179"&gt;10&lt;/key&gt;&lt;/foreign-keys&gt;&lt;ref-type name="Web Page"&gt;12&lt;/ref-type&gt;&lt;contributors&gt;&lt;authors&gt;&lt;author&gt;Centre for Evidence-Based Practice (CEBaP),&lt;/author&gt;&lt;/authors&gt;&lt;/contributors&gt;&lt;titles&gt;&lt;title&gt;First Aid Evidence Summaries&lt;/title&gt;&lt;/titles&gt;&lt;dates&gt;&lt;year&gt;2020&lt;/year&gt;&lt;/dates&gt;&lt;pub-location&gt;Mechelen, Belgium&lt;/pub-location&gt;&lt;publisher&gt;Belgian Red Cross&lt;/publisher&gt;&lt;work-type&gt;Internet&lt;/work-type&gt;&lt;urls&gt;&lt;related-urls&gt;&lt;url&gt;https://www.cebap.org/knowledge-dissemination/first-aid-evidence-summaries/&lt;/url&gt;&lt;/related-urls&gt;&lt;/urls&gt;&lt;custom1&gt;2020&lt;/custom1&gt;&lt;custom2&gt;Nov 19th&lt;/custom2&gt;&lt;/record&gt;&lt;/Cite&gt;&lt;/EndNote&gt;</w:instrText>
            </w:r>
            <w:r w:rsidR="00547836">
              <w:rPr>
                <w:b/>
                <w:lang w:val="en-GB"/>
              </w:rPr>
              <w:fldChar w:fldCharType="separate"/>
            </w:r>
            <w:r w:rsidR="00547836">
              <w:rPr>
                <w:b/>
                <w:noProof/>
                <w:lang w:val="en-GB"/>
              </w:rPr>
              <w:t>[1]</w:t>
            </w:r>
            <w:r w:rsidR="00547836">
              <w:rPr>
                <w:b/>
                <w:lang w:val="en-GB"/>
              </w:rPr>
              <w:fldChar w:fldCharType="end"/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7D7C1BC9" w14:textId="77777777" w:rsidR="005414F4" w:rsidRPr="00A0758C" w:rsidRDefault="005414F4" w:rsidP="00463D81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Original search date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1D42ED53" w14:textId="77777777" w:rsidR="005414F4" w:rsidRPr="00A0758C" w:rsidRDefault="005414F4" w:rsidP="00463D81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Number of records retrieved from </w:t>
            </w:r>
            <w:r>
              <w:rPr>
                <w:b/>
                <w:lang w:val="en-GB"/>
              </w:rPr>
              <w:t>Embase</w:t>
            </w:r>
            <w:r w:rsidRPr="00A0758C">
              <w:rPr>
                <w:b/>
                <w:lang w:val="en-GB"/>
              </w:rPr>
              <w:t xml:space="preserve"> without search filter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2B975402" w14:textId="339DD653" w:rsidR="005414F4" w:rsidRPr="00A0758C" w:rsidRDefault="005414F4" w:rsidP="00463D81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>intervention studies</w:t>
            </w:r>
            <w:r w:rsidRPr="00A0758C">
              <w:rPr>
                <w:b/>
                <w:lang w:val="en-GB"/>
              </w:rPr>
              <w:t xml:space="preserve"> identified without search filter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677E95CF" w14:textId="77777777" w:rsidR="005414F4" w:rsidRPr="00A0758C" w:rsidRDefault="005414F4" w:rsidP="00463D81">
            <w:pPr>
              <w:jc w:val="center"/>
              <w:rPr>
                <w:b/>
                <w:lang w:val="en-GB"/>
              </w:rPr>
            </w:pPr>
            <w:r w:rsidRPr="00A0758C">
              <w:rPr>
                <w:b/>
                <w:lang w:val="en-GB"/>
              </w:rPr>
              <w:t>Number needed to read without search filter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7E46122B" w14:textId="77777777" w:rsidR="005414F4" w:rsidRPr="005414F4" w:rsidRDefault="005414F4" w:rsidP="00463D81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 xml:space="preserve">Number of records retrieved from </w:t>
            </w:r>
            <w:r>
              <w:rPr>
                <w:b/>
                <w:lang w:val="en-GB"/>
              </w:rPr>
              <w:t xml:space="preserve">Embase </w:t>
            </w:r>
            <w:r w:rsidRPr="005414F4">
              <w:rPr>
                <w:b/>
                <w:lang w:val="en-GB"/>
              </w:rPr>
              <w:t>when using original filter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6133F202" w14:textId="3424FAB1" w:rsidR="005414F4" w:rsidRPr="005414F4" w:rsidRDefault="005414F4" w:rsidP="00463D81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>intervention</w:t>
            </w:r>
            <w:r w:rsidRPr="005414F4">
              <w:rPr>
                <w:b/>
                <w:lang w:val="en-GB"/>
              </w:rPr>
              <w:t xml:space="preserve"> studies identified when using original filter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20D81045" w14:textId="42DF41F9" w:rsidR="005414F4" w:rsidRPr="005414F4" w:rsidRDefault="00E15A62" w:rsidP="00463D81">
            <w:pPr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Recall</w:t>
            </w:r>
            <w:r w:rsidRPr="005414F4">
              <w:rPr>
                <w:b/>
                <w:lang w:val="en-GB"/>
              </w:rPr>
              <w:t xml:space="preserve"> </w:t>
            </w:r>
            <w:r w:rsidR="005414F4" w:rsidRPr="005414F4">
              <w:rPr>
                <w:b/>
                <w:lang w:val="en-GB"/>
              </w:rPr>
              <w:t>original filter</w:t>
            </w:r>
            <w:r w:rsidR="006D3C1F">
              <w:rPr>
                <w:b/>
                <w:lang w:val="en-GB"/>
              </w:rPr>
              <w:t xml:space="preserve"> (%)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1BF4DCDE" w14:textId="77777777" w:rsidR="005414F4" w:rsidRPr="005414F4" w:rsidRDefault="005414F4" w:rsidP="00463D81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>Number needed to read when using original filter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BC9F429" w14:textId="77777777" w:rsidR="005414F4" w:rsidRPr="005414F4" w:rsidRDefault="005414F4" w:rsidP="00463D81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 xml:space="preserve">Number of records retrieved from </w:t>
            </w:r>
            <w:r>
              <w:rPr>
                <w:b/>
                <w:lang w:val="en-GB"/>
              </w:rPr>
              <w:t>Embase</w:t>
            </w:r>
            <w:r w:rsidRPr="005414F4">
              <w:rPr>
                <w:b/>
                <w:lang w:val="en-GB"/>
              </w:rPr>
              <w:t xml:space="preserve"> when using adapted filter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2DA8959F" w14:textId="116042A7" w:rsidR="005414F4" w:rsidRPr="005414F4" w:rsidRDefault="005414F4" w:rsidP="00463D81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 xml:space="preserve">Relevant </w:t>
            </w:r>
            <w:r w:rsidR="00522BA1">
              <w:rPr>
                <w:b/>
                <w:lang w:val="en-GB"/>
              </w:rPr>
              <w:t>intervention</w:t>
            </w:r>
            <w:r w:rsidRPr="005414F4">
              <w:rPr>
                <w:b/>
                <w:lang w:val="en-GB"/>
              </w:rPr>
              <w:t xml:space="preserve"> studies identified when using adapted filter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780CE9A" w14:textId="279D6A35" w:rsidR="005414F4" w:rsidRPr="005414F4" w:rsidRDefault="00E15A62" w:rsidP="00463D81">
            <w:pPr>
              <w:jc w:val="center"/>
              <w:rPr>
                <w:b/>
                <w:lang w:val="en-GB"/>
              </w:rPr>
            </w:pPr>
            <w:r>
              <w:rPr>
                <w:b/>
                <w:lang w:val="en-GB"/>
              </w:rPr>
              <w:t>Recall</w:t>
            </w:r>
            <w:r w:rsidRPr="005414F4">
              <w:rPr>
                <w:b/>
                <w:lang w:val="en-GB"/>
              </w:rPr>
              <w:t xml:space="preserve"> </w:t>
            </w:r>
            <w:r w:rsidR="005414F4" w:rsidRPr="005414F4">
              <w:rPr>
                <w:b/>
                <w:lang w:val="en-GB"/>
              </w:rPr>
              <w:t>adapted filter</w:t>
            </w:r>
            <w:r w:rsidR="006D3C1F">
              <w:rPr>
                <w:b/>
                <w:lang w:val="en-GB"/>
              </w:rPr>
              <w:t xml:space="preserve"> (%)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382BB9E" w14:textId="77777777" w:rsidR="005414F4" w:rsidRPr="005414F4" w:rsidRDefault="005414F4" w:rsidP="00463D81">
            <w:pPr>
              <w:jc w:val="center"/>
              <w:rPr>
                <w:b/>
                <w:lang w:val="en-GB"/>
              </w:rPr>
            </w:pPr>
            <w:r w:rsidRPr="005414F4">
              <w:rPr>
                <w:b/>
                <w:lang w:val="en-GB"/>
              </w:rPr>
              <w:t>Number needed to read when using adapted filter</w:t>
            </w:r>
          </w:p>
        </w:tc>
      </w:tr>
      <w:tr w:rsidR="00463D81" w:rsidRPr="00A0758C" w14:paraId="6C926B26" w14:textId="77777777" w:rsidTr="00463D81">
        <w:tc>
          <w:tcPr>
            <w:tcW w:w="1495" w:type="dxa"/>
            <w:shd w:val="clear" w:color="auto" w:fill="auto"/>
            <w:vAlign w:val="center"/>
          </w:tcPr>
          <w:p w14:paraId="0E07949C" w14:textId="77777777" w:rsidR="00463D81" w:rsidRDefault="00463D81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Bites&amp;Stings: Impregnated clothing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53DCF06C" w14:textId="77777777" w:rsidR="00463D81" w:rsidRDefault="00463D81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/08/2019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5E005193" w14:textId="77777777" w:rsidR="00463D81" w:rsidRDefault="00463D81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64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4D465549" w14:textId="77777777" w:rsidR="00463D81" w:rsidRDefault="00463D81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1E42A60B" w14:textId="77777777" w:rsidR="00463D81" w:rsidRDefault="00463D81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64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7DE8A346" w14:textId="77777777" w:rsidR="00463D81" w:rsidRDefault="00463D81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8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60CCA5DF" w14:textId="77777777" w:rsidR="00463D81" w:rsidRDefault="00463D81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26043627" w14:textId="0F987A31" w:rsidR="00463D81" w:rsidRDefault="00463D81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0A9E3D5A" w14:textId="77777777" w:rsidR="00463D81" w:rsidRDefault="00463D81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N/A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73A46E99" w14:textId="77777777" w:rsidR="00463D81" w:rsidRDefault="00463D81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46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633D9AC" w14:textId="77777777" w:rsidR="00463D81" w:rsidRDefault="00463D81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E325927" w14:textId="0F391FAA" w:rsidR="00463D81" w:rsidRDefault="009A3385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C92F374" w14:textId="77777777" w:rsidR="00463D81" w:rsidRDefault="00463D81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N/A</w:t>
            </w:r>
          </w:p>
        </w:tc>
      </w:tr>
      <w:tr w:rsidR="00463D81" w:rsidRPr="00A0758C" w14:paraId="7B15A5EA" w14:textId="77777777" w:rsidTr="00463D81">
        <w:tc>
          <w:tcPr>
            <w:tcW w:w="1495" w:type="dxa"/>
            <w:shd w:val="clear" w:color="auto" w:fill="auto"/>
            <w:vAlign w:val="center"/>
          </w:tcPr>
          <w:p w14:paraId="482591FB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Limbs: Muscle cramps massage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645E29B7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/03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0B734207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65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5FB8B346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4BC26F21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88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7D2E11A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24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6B67937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7F9078B7" w14:textId="679463DE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647411D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8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3DE688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84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65E19E8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3149899" w14:textId="1D80872A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82EEBB7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61</w:t>
            </w:r>
          </w:p>
        </w:tc>
      </w:tr>
      <w:tr w:rsidR="00463D81" w:rsidRPr="00A0758C" w14:paraId="6CB9F0FB" w14:textId="77777777" w:rsidTr="00463D81">
        <w:tc>
          <w:tcPr>
            <w:tcW w:w="1495" w:type="dxa"/>
            <w:shd w:val="clear" w:color="auto" w:fill="auto"/>
            <w:vAlign w:val="center"/>
          </w:tcPr>
          <w:p w14:paraId="088B0B6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Limbs: Stretching and warmup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59423388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02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5BBFC790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99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6757D360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2F54F19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22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68C47D3A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40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5504F85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3AB79BB0" w14:textId="42C83316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30DC7B5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575831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16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833D1B1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7004B31" w14:textId="66CE17E5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4151731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1</w:t>
            </w:r>
          </w:p>
        </w:tc>
      </w:tr>
      <w:tr w:rsidR="00463D81" w:rsidRPr="00A0758C" w14:paraId="3A1938C5" w14:textId="77777777" w:rsidTr="00463D81">
        <w:tc>
          <w:tcPr>
            <w:tcW w:w="1495" w:type="dxa"/>
            <w:shd w:val="clear" w:color="auto" w:fill="auto"/>
            <w:vAlign w:val="center"/>
          </w:tcPr>
          <w:p w14:paraId="345EB808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Limbs: Ice Elevation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30C6E5A5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/02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5964C381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48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09AD2088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51C5ADC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50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27A80010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74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731720B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594E90C0" w14:textId="1CB317D5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3613FD3A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5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7E66DF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16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E166D89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D74E674" w14:textId="0B778A88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8B9C721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3</w:t>
            </w:r>
          </w:p>
        </w:tc>
      </w:tr>
      <w:tr w:rsidR="00463D81" w:rsidRPr="00A0758C" w14:paraId="2A3A7F26" w14:textId="77777777" w:rsidTr="00463D81">
        <w:tc>
          <w:tcPr>
            <w:tcW w:w="1495" w:type="dxa"/>
            <w:shd w:val="clear" w:color="auto" w:fill="auto"/>
            <w:vAlign w:val="center"/>
          </w:tcPr>
          <w:p w14:paraId="74A3BA1A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Stomach and back: Dysmenorrhea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48275DCC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5/05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294639B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51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062217A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64F2FFAB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9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5947295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71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1A0925B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6BF827FB" w14:textId="069F7381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9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2A22ADD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4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F74BD7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04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C966C2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1C0FFA6" w14:textId="040A2AD3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41C3C19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9</w:t>
            </w:r>
          </w:p>
        </w:tc>
      </w:tr>
      <w:tr w:rsidR="00463D81" w:rsidRPr="00A0758C" w14:paraId="0DCEF126" w14:textId="77777777" w:rsidTr="00463D81">
        <w:tc>
          <w:tcPr>
            <w:tcW w:w="1495" w:type="dxa"/>
            <w:shd w:val="clear" w:color="auto" w:fill="auto"/>
            <w:vAlign w:val="center"/>
          </w:tcPr>
          <w:p w14:paraId="212CAD26" w14:textId="77777777" w:rsidR="00463D81" w:rsidRPr="005414F4" w:rsidRDefault="00463D81" w:rsidP="00463D81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414F4">
              <w:rPr>
                <w:rFonts w:cs="Segoe UI"/>
                <w:color w:val="000000"/>
                <w:szCs w:val="20"/>
                <w:lang w:val="en-GB"/>
              </w:rPr>
              <w:lastRenderedPageBreak/>
              <w:t>Stomach and back: Heat for back pain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49FB443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/06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4774379C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53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508648C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4AA27306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22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552395A1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81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51302345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3EC5E97B" w14:textId="2E1EE1C6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499ADE3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69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54C99BC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46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76B2976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C66A5DB" w14:textId="15198299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48F583D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7</w:t>
            </w:r>
          </w:p>
        </w:tc>
      </w:tr>
      <w:tr w:rsidR="00463D81" w:rsidRPr="00A0758C" w14:paraId="65DFA217" w14:textId="77777777" w:rsidTr="00463D81">
        <w:tc>
          <w:tcPr>
            <w:tcW w:w="1495" w:type="dxa"/>
            <w:shd w:val="clear" w:color="auto" w:fill="auto"/>
            <w:vAlign w:val="center"/>
          </w:tcPr>
          <w:p w14:paraId="5705FAD2" w14:textId="77777777" w:rsidR="00463D81" w:rsidRPr="005414F4" w:rsidRDefault="00463D81" w:rsidP="00463D81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414F4">
              <w:rPr>
                <w:rFonts w:cs="Segoe UI"/>
                <w:color w:val="000000"/>
                <w:szCs w:val="20"/>
                <w:lang w:val="en-GB"/>
              </w:rPr>
              <w:t>Poisoning: Safe storage of toxics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1B743716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/04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547216F1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60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37E6EE1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3149FB8C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60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7E43ECF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5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0EE7C2E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6C2C469E" w14:textId="71C82E76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799E1887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35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411FDA1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02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7DFDB515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918F0F3" w14:textId="0EB3E5ED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CE059B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02</w:t>
            </w:r>
          </w:p>
        </w:tc>
      </w:tr>
      <w:tr w:rsidR="00463D81" w:rsidRPr="00A0758C" w14:paraId="273A136E" w14:textId="77777777" w:rsidTr="00463D81">
        <w:tc>
          <w:tcPr>
            <w:tcW w:w="1495" w:type="dxa"/>
            <w:shd w:val="clear" w:color="auto" w:fill="auto"/>
            <w:vAlign w:val="center"/>
          </w:tcPr>
          <w:p w14:paraId="4F5A44EA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Telephone antenatal care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5512A8D0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/08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47E30B4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76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6C357DB5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5B2488C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6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23A1310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76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79E2025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6E8019DE" w14:textId="27AB544A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436D534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9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41FDD5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22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57A8487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283B24E8" w14:textId="26886D5F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003A769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4</w:t>
            </w:r>
          </w:p>
        </w:tc>
      </w:tr>
      <w:tr w:rsidR="00463D81" w:rsidRPr="00A0758C" w14:paraId="4B4EEFF5" w14:textId="77777777" w:rsidTr="00463D81">
        <w:tc>
          <w:tcPr>
            <w:tcW w:w="1495" w:type="dxa"/>
            <w:shd w:val="clear" w:color="auto" w:fill="auto"/>
            <w:vAlign w:val="center"/>
          </w:tcPr>
          <w:p w14:paraId="7A0823D9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Safe delivery kit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25542F09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/08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299D3D6B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5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104A00D9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020F498C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5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1F8522A1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7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518E38C1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582432C8" w14:textId="72CD5241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7FBD075B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7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1D0330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8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7B4389C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90AAF5A" w14:textId="5AD898CC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9F5F1E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8</w:t>
            </w:r>
          </w:p>
        </w:tc>
      </w:tr>
      <w:tr w:rsidR="00463D81" w:rsidRPr="00A0758C" w14:paraId="6C0FDE41" w14:textId="77777777" w:rsidTr="00463D81">
        <w:tc>
          <w:tcPr>
            <w:tcW w:w="1495" w:type="dxa"/>
            <w:shd w:val="clear" w:color="auto" w:fill="auto"/>
            <w:vAlign w:val="center"/>
          </w:tcPr>
          <w:p w14:paraId="2E58623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Prevention of bullet wounds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0FBBE9F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9/08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370C4FE0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31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6E610A5B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1BD737E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31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2A89441C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07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6F06A4C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6CED93B4" w14:textId="49D96A5E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71485FF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07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0977A01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3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4E302D0A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293CA6B6" w14:textId="426AA84B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6D45D66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30</w:t>
            </w:r>
          </w:p>
        </w:tc>
      </w:tr>
      <w:tr w:rsidR="00463D81" w:rsidRPr="00A0758C" w14:paraId="615C9CEC" w14:textId="77777777" w:rsidTr="00463D81">
        <w:tc>
          <w:tcPr>
            <w:tcW w:w="1495" w:type="dxa"/>
            <w:shd w:val="clear" w:color="auto" w:fill="auto"/>
            <w:vAlign w:val="center"/>
          </w:tcPr>
          <w:p w14:paraId="37CE5967" w14:textId="77777777" w:rsidR="00463D81" w:rsidRPr="005414F4" w:rsidRDefault="00463D81" w:rsidP="00463D81">
            <w:pPr>
              <w:jc w:val="center"/>
              <w:rPr>
                <w:rFonts w:cs="Segoe UI"/>
                <w:color w:val="000000"/>
                <w:szCs w:val="20"/>
                <w:lang w:val="en-GB"/>
              </w:rPr>
            </w:pPr>
            <w:r w:rsidRPr="005414F4">
              <w:rPr>
                <w:rFonts w:cs="Segoe UI"/>
                <w:color w:val="000000"/>
                <w:szCs w:val="20"/>
                <w:lang w:val="en-GB"/>
              </w:rPr>
              <w:t>Burns: Aloe vera for burns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02488C9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1/08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3445BA2C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84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7203EA7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1B480A0B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1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35B5FDD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3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21D91E7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21739062" w14:textId="209D1A2B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5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6976B37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1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9CF374B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1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D88FD07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B5FEC01" w14:textId="10C72B74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9EDC2F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0</w:t>
            </w:r>
          </w:p>
        </w:tc>
      </w:tr>
      <w:tr w:rsidR="00463D81" w:rsidRPr="00A0758C" w14:paraId="254ADBA1" w14:textId="77777777" w:rsidTr="00463D81">
        <w:tc>
          <w:tcPr>
            <w:tcW w:w="1495" w:type="dxa"/>
            <w:shd w:val="clear" w:color="auto" w:fill="auto"/>
            <w:vAlign w:val="center"/>
          </w:tcPr>
          <w:p w14:paraId="38FCEFD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Jellyfish stings FA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5A8ABAD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/09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172F985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22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17F4E6BA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2944373A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4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390774C0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7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6E16CAE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7B73FCDA" w14:textId="0AC1ADB0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2BB822B8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218B97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69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991100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D1FF284" w14:textId="43DAAB53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7DA7B15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4</w:t>
            </w:r>
          </w:p>
        </w:tc>
      </w:tr>
      <w:tr w:rsidR="00463D81" w:rsidRPr="00A0758C" w14:paraId="2EF39631" w14:textId="77777777" w:rsidTr="00463D81">
        <w:tc>
          <w:tcPr>
            <w:tcW w:w="1495" w:type="dxa"/>
            <w:shd w:val="clear" w:color="auto" w:fill="auto"/>
            <w:vAlign w:val="center"/>
          </w:tcPr>
          <w:p w14:paraId="43D8698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Zinc ORS diarrhoea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60566405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/09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6D48022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28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7E88B44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5D7883D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6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7365F78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76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29D54FD5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77645FF0" w14:textId="4330DEC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60C177EA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2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7922446A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4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2A792B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1B53CCB" w14:textId="36EB731C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0EA1350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13</w:t>
            </w:r>
          </w:p>
        </w:tc>
      </w:tr>
      <w:tr w:rsidR="00463D81" w:rsidRPr="00A0758C" w14:paraId="7278C9C1" w14:textId="77777777" w:rsidTr="00463D81">
        <w:tc>
          <w:tcPr>
            <w:tcW w:w="1495" w:type="dxa"/>
            <w:shd w:val="clear" w:color="auto" w:fill="auto"/>
            <w:vAlign w:val="center"/>
          </w:tcPr>
          <w:p w14:paraId="51D59D2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Skin wound covers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0AFA03B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1/11/2019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346C99D5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52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455655D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1C292F85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26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7310BD2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56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643692E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1CAFB32B" w14:textId="59F1A4C4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1B793205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56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380A28A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11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48E84ED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326601C" w14:textId="01ABB87E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4241D44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11</w:t>
            </w:r>
          </w:p>
        </w:tc>
      </w:tr>
      <w:tr w:rsidR="00463D81" w:rsidRPr="00A0758C" w14:paraId="2BA9F120" w14:textId="77777777" w:rsidTr="00463D81">
        <w:tc>
          <w:tcPr>
            <w:tcW w:w="1495" w:type="dxa"/>
            <w:shd w:val="clear" w:color="auto" w:fill="auto"/>
            <w:vAlign w:val="center"/>
          </w:tcPr>
          <w:p w14:paraId="1EE0F2E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Socks for friction blisters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36D2DF6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8/12/2019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52D0822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7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241ECE71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4CE2939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9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2B445608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77A52C65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16A52770" w14:textId="264ADA15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5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58E6BA3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2681E715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08ADF1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4A9CE2EC" w14:textId="33D1598B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7FBA5DB5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</w:t>
            </w:r>
          </w:p>
        </w:tc>
      </w:tr>
      <w:tr w:rsidR="00463D81" w:rsidRPr="00A0758C" w14:paraId="5B1E6180" w14:textId="77777777" w:rsidTr="00463D81">
        <w:tc>
          <w:tcPr>
            <w:tcW w:w="1495" w:type="dxa"/>
            <w:shd w:val="clear" w:color="auto" w:fill="auto"/>
            <w:vAlign w:val="center"/>
          </w:tcPr>
          <w:p w14:paraId="31942295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Mouth covers for cough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1AFF6C5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/12/2019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53EB567C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15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0661C4F1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6FCD089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76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27D0A902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70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0AF08546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48359636" w14:textId="4601A27C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4AD06FE8" w14:textId="77777777" w:rsidR="00463D81" w:rsidRDefault="00463D81" w:rsidP="00463D81">
            <w:pPr>
              <w:spacing w:after="0"/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961EC67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24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7CB6EC1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3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108BB21B" w14:textId="016503F1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5A3C6C9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8</w:t>
            </w:r>
          </w:p>
        </w:tc>
      </w:tr>
      <w:tr w:rsidR="00463D81" w:rsidRPr="00A0758C" w14:paraId="52F7F8E4" w14:textId="77777777" w:rsidTr="00463D81">
        <w:tc>
          <w:tcPr>
            <w:tcW w:w="1495" w:type="dxa"/>
            <w:shd w:val="clear" w:color="auto" w:fill="auto"/>
            <w:vAlign w:val="center"/>
          </w:tcPr>
          <w:p w14:paraId="378F4F61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Honey for cough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0FE51AF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3/01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6347A688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28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4ECC8978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17C2A72C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46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2194100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6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48371270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03CB3A3E" w14:textId="47C35819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2686110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7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048DFD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06C0E759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5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3177EE71" w14:textId="1B54E1E3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103343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20</w:t>
            </w:r>
          </w:p>
        </w:tc>
      </w:tr>
      <w:tr w:rsidR="00463D81" w:rsidRPr="00A0758C" w14:paraId="0DA18D3E" w14:textId="77777777" w:rsidTr="00463D81">
        <w:tc>
          <w:tcPr>
            <w:tcW w:w="1495" w:type="dxa"/>
            <w:shd w:val="clear" w:color="auto" w:fill="auto"/>
            <w:vAlign w:val="center"/>
          </w:tcPr>
          <w:p w14:paraId="0E14143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lastRenderedPageBreak/>
              <w:t>Hayfever irrigation</w:t>
            </w:r>
          </w:p>
        </w:tc>
        <w:tc>
          <w:tcPr>
            <w:tcW w:w="1259" w:type="dxa"/>
            <w:shd w:val="clear" w:color="auto" w:fill="auto"/>
            <w:vAlign w:val="center"/>
          </w:tcPr>
          <w:p w14:paraId="3357CC68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5/01/2020</w:t>
            </w:r>
          </w:p>
        </w:tc>
        <w:tc>
          <w:tcPr>
            <w:tcW w:w="1068" w:type="dxa"/>
            <w:shd w:val="clear" w:color="auto" w:fill="auto"/>
            <w:vAlign w:val="center"/>
          </w:tcPr>
          <w:p w14:paraId="4A49907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8</w:t>
            </w:r>
          </w:p>
        </w:tc>
        <w:tc>
          <w:tcPr>
            <w:tcW w:w="1027" w:type="dxa"/>
            <w:shd w:val="clear" w:color="auto" w:fill="auto"/>
            <w:vAlign w:val="center"/>
          </w:tcPr>
          <w:p w14:paraId="0338FC08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3C29729B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28</w:t>
            </w:r>
          </w:p>
        </w:tc>
        <w:tc>
          <w:tcPr>
            <w:tcW w:w="1029" w:type="dxa"/>
            <w:shd w:val="clear" w:color="auto" w:fill="auto"/>
            <w:vAlign w:val="center"/>
          </w:tcPr>
          <w:p w14:paraId="1D1E8AE4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5</w:t>
            </w:r>
          </w:p>
        </w:tc>
        <w:tc>
          <w:tcPr>
            <w:tcW w:w="1036" w:type="dxa"/>
            <w:shd w:val="clear" w:color="auto" w:fill="auto"/>
            <w:vAlign w:val="center"/>
          </w:tcPr>
          <w:p w14:paraId="37C30A7F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09" w:type="dxa"/>
            <w:shd w:val="clear" w:color="auto" w:fill="auto"/>
            <w:vAlign w:val="center"/>
          </w:tcPr>
          <w:p w14:paraId="5076706B" w14:textId="2C1783E3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1130" w:type="dxa"/>
            <w:shd w:val="clear" w:color="auto" w:fill="auto"/>
            <w:vAlign w:val="center"/>
          </w:tcPr>
          <w:p w14:paraId="6AC3A13E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85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6E0DC8B3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3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21D95A90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2A741091" w14:textId="226A70D3" w:rsidR="00463D81" w:rsidRDefault="009A3385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100</w:t>
            </w:r>
          </w:p>
        </w:tc>
        <w:tc>
          <w:tcPr>
            <w:tcW w:w="989" w:type="dxa"/>
            <w:shd w:val="clear" w:color="auto" w:fill="auto"/>
            <w:vAlign w:val="center"/>
          </w:tcPr>
          <w:p w14:paraId="41AC64BD" w14:textId="77777777" w:rsidR="00463D81" w:rsidRDefault="00463D81" w:rsidP="00463D81">
            <w:pPr>
              <w:jc w:val="center"/>
              <w:rPr>
                <w:rFonts w:cs="Segoe UI"/>
                <w:color w:val="000000"/>
                <w:szCs w:val="20"/>
              </w:rPr>
            </w:pPr>
            <w:r>
              <w:rPr>
                <w:rFonts w:cs="Segoe UI"/>
                <w:color w:val="000000"/>
                <w:szCs w:val="20"/>
              </w:rPr>
              <w:t>93</w:t>
            </w:r>
          </w:p>
        </w:tc>
      </w:tr>
    </w:tbl>
    <w:p w14:paraId="47484982" w14:textId="77777777" w:rsidR="00547836" w:rsidRDefault="00547836" w:rsidP="00D67783">
      <w:pPr>
        <w:rPr>
          <w:lang w:val="en-GB"/>
        </w:rPr>
      </w:pPr>
    </w:p>
    <w:p w14:paraId="49D8A035" w14:textId="6D28E3B8" w:rsidR="008B7A41" w:rsidRPr="008B7A41" w:rsidRDefault="00547836" w:rsidP="008B7A41">
      <w:pPr>
        <w:pStyle w:val="EndNoteBibliography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8B7A41" w:rsidRPr="008B7A41">
        <w:t>1.</w:t>
      </w:r>
      <w:r w:rsidR="008B7A41" w:rsidRPr="008B7A41">
        <w:tab/>
        <w:t>Centre for Evidence-Based Practice (CEBaP). First Aid Evidence Summaries [Internet]. Mechelen, Belgium: Belgian Red Cross [cited Nov 19th 2020]. &lt;</w:t>
      </w:r>
      <w:hyperlink r:id="rId11" w:history="1">
        <w:r w:rsidR="008B7A41" w:rsidRPr="008B7A41">
          <w:rPr>
            <w:rStyle w:val="Hyperlink"/>
          </w:rPr>
          <w:t>https://www.cebap.org/knowledge-dissemination/first-aid-evidence-summaries/</w:t>
        </w:r>
      </w:hyperlink>
      <w:r w:rsidR="008B7A41" w:rsidRPr="008B7A41">
        <w:t xml:space="preserve">&gt;. </w:t>
      </w:r>
    </w:p>
    <w:p w14:paraId="09B42A31" w14:textId="486B98D0" w:rsidR="00D67783" w:rsidRPr="00D67783" w:rsidRDefault="00547836" w:rsidP="00D67783">
      <w:pPr>
        <w:rPr>
          <w:lang w:val="en-GB"/>
        </w:rPr>
      </w:pPr>
      <w:r>
        <w:rPr>
          <w:lang w:val="en-GB"/>
        </w:rPr>
        <w:fldChar w:fldCharType="end"/>
      </w:r>
    </w:p>
    <w:sectPr w:rsidR="00D67783" w:rsidRPr="00D67783" w:rsidSect="00A0758C">
      <w:footerReference w:type="default" r:id="rId12"/>
      <w:pgSz w:w="16840" w:h="11900" w:orient="landscape" w:code="9"/>
      <w:pgMar w:top="1418" w:right="1418" w:bottom="1418" w:left="1418" w:header="709" w:footer="34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32995E" w14:textId="77777777" w:rsidR="00524573" w:rsidRDefault="00524573" w:rsidP="007F7621">
      <w:r>
        <w:separator/>
      </w:r>
    </w:p>
  </w:endnote>
  <w:endnote w:type="continuationSeparator" w:id="0">
    <w:p w14:paraId="7F323575" w14:textId="77777777" w:rsidR="00524573" w:rsidRDefault="00524573" w:rsidP="007F76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Ubuntu">
    <w:altName w:val="Segoe Script"/>
    <w:charset w:val="00"/>
    <w:family w:val="swiss"/>
    <w:pitch w:val="variable"/>
    <w:sig w:usb0="E00002F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05756756"/>
      <w:docPartObj>
        <w:docPartGallery w:val="Page Numbers (Bottom of Page)"/>
        <w:docPartUnique/>
      </w:docPartObj>
    </w:sdtPr>
    <w:sdtEndPr/>
    <w:sdtContent>
      <w:p w14:paraId="44EE8DF4" w14:textId="431D4CE1" w:rsidR="003917C9" w:rsidRDefault="003917C9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nl-NL"/>
          </w:rPr>
          <w:t>2</w:t>
        </w:r>
        <w:r>
          <w:fldChar w:fldCharType="end"/>
        </w:r>
      </w:p>
    </w:sdtContent>
  </w:sdt>
  <w:p w14:paraId="78F94552" w14:textId="77777777" w:rsidR="003917C9" w:rsidRDefault="003917C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8C5E24" w14:textId="77777777" w:rsidR="00524573" w:rsidRDefault="00524573" w:rsidP="007F7621">
      <w:r>
        <w:separator/>
      </w:r>
    </w:p>
  </w:footnote>
  <w:footnote w:type="continuationSeparator" w:id="0">
    <w:p w14:paraId="61095FFA" w14:textId="77777777" w:rsidR="00524573" w:rsidRDefault="00524573" w:rsidP="007F762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0FED5C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EDF219E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66D09D9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776AB5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3F36900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206896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13FC14B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AA7A984E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72223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C5C355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3A6097"/>
    <w:multiLevelType w:val="hybridMultilevel"/>
    <w:tmpl w:val="98604446"/>
    <w:lvl w:ilvl="0" w:tplc="CC5CA2A4">
      <w:start w:val="1"/>
      <w:numFmt w:val="decimal"/>
      <w:lvlText w:val="%1."/>
      <w:lvlJc w:val="left"/>
      <w:pPr>
        <w:ind w:left="720" w:hanging="360"/>
      </w:p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C6368AE"/>
    <w:multiLevelType w:val="multilevel"/>
    <w:tmpl w:val="58D4271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2" w15:restartNumberingAfterBreak="0">
    <w:nsid w:val="14605691"/>
    <w:multiLevelType w:val="multilevel"/>
    <w:tmpl w:val="FE68961E"/>
    <w:lvl w:ilvl="0">
      <w:start w:val="1"/>
      <w:numFmt w:val="bullet"/>
      <w:pStyle w:val="Opsommingblokrood"/>
      <w:lvlText w:val=""/>
      <w:lvlJc w:val="left"/>
      <w:pPr>
        <w:ind w:left="360" w:hanging="360"/>
      </w:pPr>
      <w:rPr>
        <w:rFonts w:ascii="Wingdings" w:hAnsi="Wingdings" w:hint="default"/>
        <w:b/>
        <w:bCs/>
        <w:i w:val="0"/>
        <w:iCs w:val="0"/>
        <w:color w:val="EC2127"/>
        <w:sz w:val="28"/>
        <w:szCs w:val="20"/>
      </w:rPr>
    </w:lvl>
    <w:lvl w:ilvl="1">
      <w:start w:val="1"/>
      <w:numFmt w:val="bullet"/>
      <w:pStyle w:val="Opsommingbekjezwart"/>
      <w:lvlText w:val="&gt;"/>
      <w:lvlJc w:val="left"/>
      <w:pPr>
        <w:ind w:left="646" w:hanging="362"/>
      </w:pPr>
      <w:rPr>
        <w:rFonts w:ascii="Segoe UI" w:hAnsi="Segoe UI" w:hint="default"/>
        <w:b/>
        <w:i w:val="0"/>
        <w:color w:val="223A3C"/>
        <w:sz w:val="16"/>
      </w:rPr>
    </w:lvl>
    <w:lvl w:ilvl="2">
      <w:start w:val="1"/>
      <w:numFmt w:val="bullet"/>
      <w:pStyle w:val="Opsommingbolblauwgroen"/>
      <w:lvlText w:val=""/>
      <w:lvlJc w:val="left"/>
      <w:pPr>
        <w:ind w:left="924" w:hanging="357"/>
      </w:pPr>
      <w:rPr>
        <w:rFonts w:ascii="Symbol" w:hAnsi="Symbol" w:hint="default"/>
        <w:b/>
        <w:i w:val="0"/>
        <w:color w:val="81A6AB"/>
        <w:sz w:val="20"/>
      </w:rPr>
    </w:lvl>
    <w:lvl w:ilvl="3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36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432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504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576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6480" w:hanging="360"/>
      </w:pPr>
      <w:rPr>
        <w:rFonts w:hint="default"/>
      </w:rPr>
    </w:lvl>
  </w:abstractNum>
  <w:abstractNum w:abstractNumId="13" w15:restartNumberingAfterBreak="0">
    <w:nsid w:val="155F19D2"/>
    <w:multiLevelType w:val="hybridMultilevel"/>
    <w:tmpl w:val="02C80EEC"/>
    <w:lvl w:ilvl="0" w:tplc="08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85154FD"/>
    <w:multiLevelType w:val="multilevel"/>
    <w:tmpl w:val="0813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2AD619B6"/>
    <w:multiLevelType w:val="multilevel"/>
    <w:tmpl w:val="527CD6FA"/>
    <w:lvl w:ilvl="0">
      <w:start w:val="1"/>
      <w:numFmt w:val="bullet"/>
      <w:lvlText w:val="&gt;"/>
      <w:lvlJc w:val="left"/>
      <w:pPr>
        <w:ind w:left="1211" w:hanging="360"/>
      </w:pPr>
      <w:rPr>
        <w:rFonts w:ascii="Segoe UI" w:hAnsi="Segoe UI" w:hint="default"/>
        <w:b/>
        <w:i w:val="0"/>
        <w:color w:val="EC2127"/>
        <w:sz w:val="16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A842B3D"/>
    <w:multiLevelType w:val="hybridMultilevel"/>
    <w:tmpl w:val="B0E857A2"/>
    <w:lvl w:ilvl="0" w:tplc="1E504E3C">
      <w:start w:val="1"/>
      <w:numFmt w:val="bullet"/>
      <w:lvlText w:val="&gt;"/>
      <w:lvlJc w:val="left"/>
      <w:pPr>
        <w:ind w:left="1778" w:hanging="360"/>
      </w:pPr>
      <w:rPr>
        <w:rFonts w:ascii="Segoe UI" w:hAnsi="Segoe UI" w:hint="default"/>
        <w:b/>
        <w:i w:val="0"/>
        <w:color w:val="81A6AB"/>
        <w:sz w:val="16"/>
      </w:rPr>
    </w:lvl>
    <w:lvl w:ilvl="1" w:tplc="08130003" w:tentative="1">
      <w:start w:val="1"/>
      <w:numFmt w:val="bullet"/>
      <w:lvlText w:val="o"/>
      <w:lvlJc w:val="left"/>
      <w:pPr>
        <w:ind w:left="2858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17" w15:restartNumberingAfterBreak="0">
    <w:nsid w:val="3DC85AFE"/>
    <w:multiLevelType w:val="hybridMultilevel"/>
    <w:tmpl w:val="634E09EA"/>
    <w:lvl w:ilvl="0" w:tplc="F6D62746">
      <w:start w:val="1"/>
      <w:numFmt w:val="bullet"/>
      <w:lvlText w:val="&gt;"/>
      <w:lvlJc w:val="left"/>
      <w:pPr>
        <w:ind w:left="644" w:hanging="360"/>
      </w:pPr>
      <w:rPr>
        <w:rFonts w:ascii="Segoe UI" w:hAnsi="Segoe UI" w:hint="default"/>
        <w:b/>
        <w:bCs/>
        <w:i w:val="0"/>
        <w:iCs w:val="0"/>
        <w:color w:val="223A3C"/>
        <w:sz w:val="16"/>
        <w:szCs w:val="20"/>
      </w:rPr>
    </w:lvl>
    <w:lvl w:ilvl="1" w:tplc="0813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8" w15:restartNumberingAfterBreak="0">
    <w:nsid w:val="42EE656A"/>
    <w:multiLevelType w:val="multilevel"/>
    <w:tmpl w:val="98707328"/>
    <w:lvl w:ilvl="0">
      <w:start w:val="1"/>
      <w:numFmt w:val="bullet"/>
      <w:lvlText w:val="+"/>
      <w:lvlJc w:val="left"/>
      <w:pPr>
        <w:tabs>
          <w:tab w:val="num" w:pos="1304"/>
        </w:tabs>
        <w:ind w:left="1304" w:hanging="170"/>
      </w:pPr>
      <w:rPr>
        <w:rFonts w:ascii="Ubuntu" w:hAnsi="Ubuntu" w:hint="default"/>
        <w:b/>
        <w:bCs/>
        <w:i w:val="0"/>
        <w:iCs w:val="0"/>
        <w:color w:val="ED1C24"/>
        <w:sz w:val="20"/>
        <w:szCs w:val="2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E770317"/>
    <w:multiLevelType w:val="hybridMultilevel"/>
    <w:tmpl w:val="6714EC26"/>
    <w:lvl w:ilvl="0" w:tplc="E7203676">
      <w:start w:val="1"/>
      <w:numFmt w:val="decimal"/>
      <w:lvlText w:val="%1."/>
      <w:lvlJc w:val="left"/>
      <w:pPr>
        <w:ind w:left="1004" w:hanging="360"/>
      </w:pPr>
    </w:lvl>
    <w:lvl w:ilvl="1" w:tplc="08130019" w:tentative="1">
      <w:start w:val="1"/>
      <w:numFmt w:val="lowerLetter"/>
      <w:lvlText w:val="%2."/>
      <w:lvlJc w:val="left"/>
      <w:pPr>
        <w:ind w:left="1724" w:hanging="360"/>
      </w:pPr>
    </w:lvl>
    <w:lvl w:ilvl="2" w:tplc="0813001B" w:tentative="1">
      <w:start w:val="1"/>
      <w:numFmt w:val="lowerRoman"/>
      <w:lvlText w:val="%3."/>
      <w:lvlJc w:val="right"/>
      <w:pPr>
        <w:ind w:left="2444" w:hanging="180"/>
      </w:pPr>
    </w:lvl>
    <w:lvl w:ilvl="3" w:tplc="0813000F" w:tentative="1">
      <w:start w:val="1"/>
      <w:numFmt w:val="decimal"/>
      <w:lvlText w:val="%4."/>
      <w:lvlJc w:val="left"/>
      <w:pPr>
        <w:ind w:left="3164" w:hanging="360"/>
      </w:pPr>
    </w:lvl>
    <w:lvl w:ilvl="4" w:tplc="08130019" w:tentative="1">
      <w:start w:val="1"/>
      <w:numFmt w:val="lowerLetter"/>
      <w:lvlText w:val="%5."/>
      <w:lvlJc w:val="left"/>
      <w:pPr>
        <w:ind w:left="3884" w:hanging="360"/>
      </w:pPr>
    </w:lvl>
    <w:lvl w:ilvl="5" w:tplc="0813001B" w:tentative="1">
      <w:start w:val="1"/>
      <w:numFmt w:val="lowerRoman"/>
      <w:lvlText w:val="%6."/>
      <w:lvlJc w:val="right"/>
      <w:pPr>
        <w:ind w:left="4604" w:hanging="180"/>
      </w:pPr>
    </w:lvl>
    <w:lvl w:ilvl="6" w:tplc="0813000F" w:tentative="1">
      <w:start w:val="1"/>
      <w:numFmt w:val="decimal"/>
      <w:lvlText w:val="%7."/>
      <w:lvlJc w:val="left"/>
      <w:pPr>
        <w:ind w:left="5324" w:hanging="360"/>
      </w:pPr>
    </w:lvl>
    <w:lvl w:ilvl="7" w:tplc="08130019" w:tentative="1">
      <w:start w:val="1"/>
      <w:numFmt w:val="lowerLetter"/>
      <w:lvlText w:val="%8."/>
      <w:lvlJc w:val="left"/>
      <w:pPr>
        <w:ind w:left="6044" w:hanging="360"/>
      </w:pPr>
    </w:lvl>
    <w:lvl w:ilvl="8" w:tplc="0813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0" w15:restartNumberingAfterBreak="0">
    <w:nsid w:val="4F8F5DBC"/>
    <w:multiLevelType w:val="hybridMultilevel"/>
    <w:tmpl w:val="37B6899E"/>
    <w:lvl w:ilvl="0" w:tplc="147C5928">
      <w:start w:val="1"/>
      <w:numFmt w:val="bullet"/>
      <w:lvlText w:val="&gt;"/>
      <w:lvlJc w:val="left"/>
      <w:pPr>
        <w:ind w:left="1854" w:hanging="360"/>
      </w:pPr>
      <w:rPr>
        <w:rFonts w:ascii="Segoe UI" w:hAnsi="Segoe UI" w:hint="default"/>
        <w:b/>
        <w:i w:val="0"/>
        <w:color w:val="auto"/>
        <w:sz w:val="16"/>
      </w:rPr>
    </w:lvl>
    <w:lvl w:ilvl="1" w:tplc="0813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21" w15:restartNumberingAfterBreak="0">
    <w:nsid w:val="501330AA"/>
    <w:multiLevelType w:val="multilevel"/>
    <w:tmpl w:val="9B522470"/>
    <w:lvl w:ilvl="0">
      <w:start w:val="1"/>
      <w:numFmt w:val="decimal"/>
      <w:pStyle w:val="Opsomm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Opsomming11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Opsomming111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Opsomming1111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pStyle w:val="Opsomming1111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5020127A"/>
    <w:multiLevelType w:val="multilevel"/>
    <w:tmpl w:val="0813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5DDB7373"/>
    <w:multiLevelType w:val="hybridMultilevel"/>
    <w:tmpl w:val="B504DB72"/>
    <w:lvl w:ilvl="0" w:tplc="3B384C3C">
      <w:start w:val="1"/>
      <w:numFmt w:val="bullet"/>
      <w:lvlText w:val=""/>
      <w:lvlJc w:val="left"/>
      <w:pPr>
        <w:ind w:left="927" w:hanging="360"/>
      </w:pPr>
      <w:rPr>
        <w:rFonts w:ascii="Symbol" w:hAnsi="Symbol" w:hint="default"/>
        <w:b/>
        <w:i w:val="0"/>
        <w:color w:val="81A6AB"/>
        <w:sz w:val="20"/>
      </w:rPr>
    </w:lvl>
    <w:lvl w:ilvl="1" w:tplc="08130003" w:tentative="1">
      <w:start w:val="1"/>
      <w:numFmt w:val="bullet"/>
      <w:lvlText w:val="o"/>
      <w:lvlJc w:val="left"/>
      <w:pPr>
        <w:ind w:left="1299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019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739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459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179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899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619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339" w:hanging="360"/>
      </w:pPr>
      <w:rPr>
        <w:rFonts w:ascii="Wingdings" w:hAnsi="Wingdings" w:hint="default"/>
      </w:rPr>
    </w:lvl>
  </w:abstractNum>
  <w:abstractNum w:abstractNumId="24" w15:restartNumberingAfterBreak="0">
    <w:nsid w:val="60E336F1"/>
    <w:multiLevelType w:val="hybridMultilevel"/>
    <w:tmpl w:val="FA54FF14"/>
    <w:lvl w:ilvl="0" w:tplc="24DA4430">
      <w:start w:val="1"/>
      <w:numFmt w:val="bullet"/>
      <w:lvlText w:val="&gt;"/>
      <w:lvlJc w:val="left"/>
      <w:pPr>
        <w:ind w:left="1211" w:hanging="360"/>
      </w:pPr>
      <w:rPr>
        <w:rFonts w:ascii="Segoe UI" w:hAnsi="Segoe UI" w:hint="default"/>
        <w:b/>
        <w:i w:val="0"/>
        <w:color w:val="EC2127"/>
        <w:sz w:val="16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126412D"/>
    <w:multiLevelType w:val="multilevel"/>
    <w:tmpl w:val="F5C64864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b/>
        <w:bCs/>
        <w:i w:val="0"/>
        <w:iCs w:val="0"/>
        <w:color w:val="EC2127"/>
        <w:sz w:val="28"/>
      </w:rPr>
    </w:lvl>
    <w:lvl w:ilvl="1">
      <w:start w:val="1"/>
      <w:numFmt w:val="bullet"/>
      <w:lvlText w:val="&gt;"/>
      <w:lvlJc w:val="left"/>
      <w:pPr>
        <w:ind w:left="646" w:hanging="362"/>
      </w:pPr>
      <w:rPr>
        <w:rFonts w:ascii="Segoe UI" w:hAnsi="Segoe UI" w:hint="default"/>
        <w:b/>
        <w:i w:val="0"/>
        <w:color w:val="223A3C"/>
        <w:sz w:val="16"/>
      </w:rPr>
    </w:lvl>
    <w:lvl w:ilvl="2">
      <w:start w:val="1"/>
      <w:numFmt w:val="bullet"/>
      <w:lvlText w:val=""/>
      <w:lvlJc w:val="left"/>
      <w:pPr>
        <w:ind w:left="924" w:hanging="357"/>
      </w:pPr>
      <w:rPr>
        <w:rFonts w:ascii="Symbol" w:hAnsi="Symbol" w:hint="default"/>
        <w:b/>
        <w:i w:val="0"/>
        <w:color w:val="81A6AB"/>
        <w:sz w:val="20"/>
      </w:rPr>
    </w:lvl>
    <w:lvl w:ilvl="3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36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432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504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576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6480" w:hanging="360"/>
      </w:pPr>
      <w:rPr>
        <w:rFonts w:hint="default"/>
      </w:rPr>
    </w:lvl>
  </w:abstractNum>
  <w:abstractNum w:abstractNumId="26" w15:restartNumberingAfterBreak="0">
    <w:nsid w:val="65135C67"/>
    <w:multiLevelType w:val="multilevel"/>
    <w:tmpl w:val="527CD6FA"/>
    <w:lvl w:ilvl="0">
      <w:start w:val="1"/>
      <w:numFmt w:val="bullet"/>
      <w:lvlText w:val="&gt;"/>
      <w:lvlJc w:val="left"/>
      <w:pPr>
        <w:ind w:left="1211" w:hanging="360"/>
      </w:pPr>
      <w:rPr>
        <w:rFonts w:ascii="Segoe UI" w:hAnsi="Segoe UI" w:hint="default"/>
        <w:b/>
        <w:i w:val="0"/>
        <w:color w:val="EC2127"/>
        <w:sz w:val="16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57C0D1A"/>
    <w:multiLevelType w:val="multilevel"/>
    <w:tmpl w:val="5284FDC4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b/>
        <w:bCs/>
        <w:i w:val="0"/>
        <w:iCs w:val="0"/>
        <w:color w:val="EC2127"/>
        <w:sz w:val="28"/>
        <w:szCs w:val="20"/>
      </w:rPr>
    </w:lvl>
    <w:lvl w:ilvl="1">
      <w:start w:val="1"/>
      <w:numFmt w:val="bullet"/>
      <w:lvlText w:val="&gt;"/>
      <w:lvlJc w:val="left"/>
      <w:pPr>
        <w:ind w:left="646" w:hanging="362"/>
      </w:pPr>
      <w:rPr>
        <w:rFonts w:ascii="Segoe UI" w:hAnsi="Segoe UI" w:hint="default"/>
        <w:b/>
        <w:i w:val="0"/>
        <w:color w:val="223A3C"/>
        <w:sz w:val="16"/>
      </w:rPr>
    </w:lvl>
    <w:lvl w:ilvl="2">
      <w:start w:val="1"/>
      <w:numFmt w:val="bullet"/>
      <w:lvlText w:val=""/>
      <w:lvlJc w:val="left"/>
      <w:pPr>
        <w:ind w:left="924" w:hanging="357"/>
      </w:pPr>
      <w:rPr>
        <w:rFonts w:ascii="Symbol" w:hAnsi="Symbol" w:hint="default"/>
        <w:b/>
        <w:i w:val="0"/>
        <w:color w:val="81A6AB"/>
        <w:sz w:val="20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55D34D4"/>
    <w:multiLevelType w:val="multilevel"/>
    <w:tmpl w:val="0813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 w15:restartNumberingAfterBreak="0">
    <w:nsid w:val="761E26D2"/>
    <w:multiLevelType w:val="multilevel"/>
    <w:tmpl w:val="CC1A906E"/>
    <w:lvl w:ilvl="0">
      <w:start w:val="1"/>
      <w:numFmt w:val="bullet"/>
      <w:lvlText w:val="+"/>
      <w:lvlJc w:val="left"/>
      <w:pPr>
        <w:tabs>
          <w:tab w:val="num" w:pos="1134"/>
        </w:tabs>
        <w:ind w:left="1134" w:hanging="283"/>
      </w:pPr>
      <w:rPr>
        <w:rFonts w:ascii="Ubuntu" w:hAnsi="Ubuntu" w:hint="default"/>
        <w:b/>
        <w:bCs/>
        <w:i w:val="0"/>
        <w:iCs w:val="0"/>
        <w:color w:val="ED1C24"/>
        <w:sz w:val="20"/>
        <w:szCs w:val="2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8"/>
  </w:num>
  <w:num w:numId="3">
    <w:abstractNumId w:val="12"/>
    <w:lvlOverride w:ilvl="0">
      <w:startOverride w:val="1"/>
    </w:lvlOverride>
  </w:num>
  <w:num w:numId="4">
    <w:abstractNumId w:val="29"/>
  </w:num>
  <w:num w:numId="5">
    <w:abstractNumId w:val="17"/>
  </w:num>
  <w:num w:numId="6">
    <w:abstractNumId w:val="23"/>
  </w:num>
  <w:num w:numId="7">
    <w:abstractNumId w:val="24"/>
  </w:num>
  <w:num w:numId="8">
    <w:abstractNumId w:val="11"/>
  </w:num>
  <w:num w:numId="9">
    <w:abstractNumId w:val="13"/>
  </w:num>
  <w:num w:numId="10">
    <w:abstractNumId w:val="15"/>
  </w:num>
  <w:num w:numId="11">
    <w:abstractNumId w:val="26"/>
  </w:num>
  <w:num w:numId="12">
    <w:abstractNumId w:val="20"/>
  </w:num>
  <w:num w:numId="13">
    <w:abstractNumId w:val="16"/>
  </w:num>
  <w:num w:numId="14">
    <w:abstractNumId w:val="10"/>
  </w:num>
  <w:num w:numId="15">
    <w:abstractNumId w:val="10"/>
    <w:lvlOverride w:ilvl="0">
      <w:startOverride w:val="1"/>
    </w:lvlOverride>
  </w:num>
  <w:num w:numId="16">
    <w:abstractNumId w:val="19"/>
  </w:num>
  <w:num w:numId="17">
    <w:abstractNumId w:val="14"/>
  </w:num>
  <w:num w:numId="18">
    <w:abstractNumId w:val="22"/>
  </w:num>
  <w:num w:numId="19">
    <w:abstractNumId w:val="21"/>
  </w:num>
  <w:num w:numId="20">
    <w:abstractNumId w:val="28"/>
  </w:num>
  <w:num w:numId="21">
    <w:abstractNumId w:val="9"/>
  </w:num>
  <w:num w:numId="22">
    <w:abstractNumId w:val="7"/>
  </w:num>
  <w:num w:numId="23">
    <w:abstractNumId w:val="6"/>
  </w:num>
  <w:num w:numId="24">
    <w:abstractNumId w:val="5"/>
  </w:num>
  <w:num w:numId="25">
    <w:abstractNumId w:val="4"/>
  </w:num>
  <w:num w:numId="26">
    <w:abstractNumId w:val="8"/>
  </w:num>
  <w:num w:numId="27">
    <w:abstractNumId w:val="3"/>
  </w:num>
  <w:num w:numId="28">
    <w:abstractNumId w:val="2"/>
  </w:num>
  <w:num w:numId="29">
    <w:abstractNumId w:val="1"/>
  </w:num>
  <w:num w:numId="30">
    <w:abstractNumId w:val="0"/>
  </w:num>
  <w:num w:numId="31">
    <w:abstractNumId w:val="25"/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spelling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autoHyphenation/>
  <w:consecutiveHyphenLimit w:val="1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edical Library Assn&lt;/Style&gt;&lt;LeftDelim&gt;{&lt;/LeftDelim&gt;&lt;RightDelim&gt;}&lt;/RightDelim&gt;&lt;FontName&gt;Segoe U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2efvpr4te05aezpxpvtf0frf5t5xts2pp9&quot;&gt;20201117_Publication Search Filter Project&lt;record-ids&gt;&lt;item&gt;10&lt;/item&gt;&lt;/record-ids&gt;&lt;/item&gt;&lt;/Libraries&gt;"/>
  </w:docVars>
  <w:rsids>
    <w:rsidRoot w:val="00A0758C"/>
    <w:rsid w:val="00001971"/>
    <w:rsid w:val="00017DB6"/>
    <w:rsid w:val="00026387"/>
    <w:rsid w:val="0003104B"/>
    <w:rsid w:val="00032373"/>
    <w:rsid w:val="0003359C"/>
    <w:rsid w:val="00046B64"/>
    <w:rsid w:val="00047046"/>
    <w:rsid w:val="00052144"/>
    <w:rsid w:val="00066584"/>
    <w:rsid w:val="00075297"/>
    <w:rsid w:val="00075C0F"/>
    <w:rsid w:val="00086478"/>
    <w:rsid w:val="000A06F9"/>
    <w:rsid w:val="000B174E"/>
    <w:rsid w:val="000B69B7"/>
    <w:rsid w:val="000B7D3D"/>
    <w:rsid w:val="000C27B6"/>
    <w:rsid w:val="000D0959"/>
    <w:rsid w:val="000D7D9B"/>
    <w:rsid w:val="000E5FA1"/>
    <w:rsid w:val="000E74E3"/>
    <w:rsid w:val="0010641B"/>
    <w:rsid w:val="001237F9"/>
    <w:rsid w:val="00130D92"/>
    <w:rsid w:val="001361CA"/>
    <w:rsid w:val="0013689B"/>
    <w:rsid w:val="001424B6"/>
    <w:rsid w:val="00144C76"/>
    <w:rsid w:val="00153DE0"/>
    <w:rsid w:val="0017031F"/>
    <w:rsid w:val="001751B9"/>
    <w:rsid w:val="00186F33"/>
    <w:rsid w:val="0019669A"/>
    <w:rsid w:val="001A058A"/>
    <w:rsid w:val="001C1CA8"/>
    <w:rsid w:val="001D23A6"/>
    <w:rsid w:val="001F086B"/>
    <w:rsid w:val="001F4EF2"/>
    <w:rsid w:val="00221AAE"/>
    <w:rsid w:val="00255448"/>
    <w:rsid w:val="0026014C"/>
    <w:rsid w:val="00264A6F"/>
    <w:rsid w:val="002745D9"/>
    <w:rsid w:val="0027718E"/>
    <w:rsid w:val="002861EA"/>
    <w:rsid w:val="00287C59"/>
    <w:rsid w:val="002A3B63"/>
    <w:rsid w:val="002B231E"/>
    <w:rsid w:val="002E5331"/>
    <w:rsid w:val="002E7FDC"/>
    <w:rsid w:val="002F3776"/>
    <w:rsid w:val="00325BCC"/>
    <w:rsid w:val="00326C01"/>
    <w:rsid w:val="003400A8"/>
    <w:rsid w:val="00342D87"/>
    <w:rsid w:val="003501F1"/>
    <w:rsid w:val="0036283F"/>
    <w:rsid w:val="0036507D"/>
    <w:rsid w:val="00365FA8"/>
    <w:rsid w:val="0037613D"/>
    <w:rsid w:val="003917C9"/>
    <w:rsid w:val="003970F0"/>
    <w:rsid w:val="003B2A5C"/>
    <w:rsid w:val="003B3276"/>
    <w:rsid w:val="003C0091"/>
    <w:rsid w:val="003C2C49"/>
    <w:rsid w:val="003C47AB"/>
    <w:rsid w:val="003D2237"/>
    <w:rsid w:val="003F76D4"/>
    <w:rsid w:val="00415D90"/>
    <w:rsid w:val="004300E0"/>
    <w:rsid w:val="00430605"/>
    <w:rsid w:val="004338A7"/>
    <w:rsid w:val="004349BD"/>
    <w:rsid w:val="00436508"/>
    <w:rsid w:val="00440A44"/>
    <w:rsid w:val="004546B6"/>
    <w:rsid w:val="0046076F"/>
    <w:rsid w:val="00463D81"/>
    <w:rsid w:val="004925BD"/>
    <w:rsid w:val="00497537"/>
    <w:rsid w:val="004B21AF"/>
    <w:rsid w:val="004B3C89"/>
    <w:rsid w:val="004C453C"/>
    <w:rsid w:val="004D75B6"/>
    <w:rsid w:val="004E0EC1"/>
    <w:rsid w:val="004E1BA1"/>
    <w:rsid w:val="004F55D4"/>
    <w:rsid w:val="00500478"/>
    <w:rsid w:val="00522BA1"/>
    <w:rsid w:val="00524573"/>
    <w:rsid w:val="00531280"/>
    <w:rsid w:val="005414F4"/>
    <w:rsid w:val="00543DCD"/>
    <w:rsid w:val="00547836"/>
    <w:rsid w:val="00567A23"/>
    <w:rsid w:val="00572B40"/>
    <w:rsid w:val="005B7E7C"/>
    <w:rsid w:val="005C0EFD"/>
    <w:rsid w:val="005C5C1C"/>
    <w:rsid w:val="005D6146"/>
    <w:rsid w:val="005E0A7B"/>
    <w:rsid w:val="00607810"/>
    <w:rsid w:val="0062140D"/>
    <w:rsid w:val="0064547A"/>
    <w:rsid w:val="00675CC4"/>
    <w:rsid w:val="00685167"/>
    <w:rsid w:val="0068695B"/>
    <w:rsid w:val="006933C1"/>
    <w:rsid w:val="0069535A"/>
    <w:rsid w:val="006953D5"/>
    <w:rsid w:val="006A0B06"/>
    <w:rsid w:val="006A3B74"/>
    <w:rsid w:val="006B2AE6"/>
    <w:rsid w:val="006C66F5"/>
    <w:rsid w:val="006D3C1F"/>
    <w:rsid w:val="006E6527"/>
    <w:rsid w:val="006F3313"/>
    <w:rsid w:val="006F66EC"/>
    <w:rsid w:val="00703FC5"/>
    <w:rsid w:val="00706CEE"/>
    <w:rsid w:val="007119F6"/>
    <w:rsid w:val="00725D06"/>
    <w:rsid w:val="00732263"/>
    <w:rsid w:val="00742D8E"/>
    <w:rsid w:val="00753721"/>
    <w:rsid w:val="0075506F"/>
    <w:rsid w:val="00760518"/>
    <w:rsid w:val="0076162D"/>
    <w:rsid w:val="00761AB2"/>
    <w:rsid w:val="007927E4"/>
    <w:rsid w:val="007B7E40"/>
    <w:rsid w:val="007C4A09"/>
    <w:rsid w:val="007E052E"/>
    <w:rsid w:val="007E228E"/>
    <w:rsid w:val="007E5E3E"/>
    <w:rsid w:val="007F73CE"/>
    <w:rsid w:val="007F7621"/>
    <w:rsid w:val="00804D8C"/>
    <w:rsid w:val="0081336D"/>
    <w:rsid w:val="00820A94"/>
    <w:rsid w:val="00834C90"/>
    <w:rsid w:val="008437BD"/>
    <w:rsid w:val="00843C52"/>
    <w:rsid w:val="008517F2"/>
    <w:rsid w:val="008522C5"/>
    <w:rsid w:val="0085273E"/>
    <w:rsid w:val="008534FA"/>
    <w:rsid w:val="00862450"/>
    <w:rsid w:val="00885DCD"/>
    <w:rsid w:val="008A3E7E"/>
    <w:rsid w:val="008B2DDB"/>
    <w:rsid w:val="008B3A7B"/>
    <w:rsid w:val="008B6CE5"/>
    <w:rsid w:val="008B7A41"/>
    <w:rsid w:val="008C3BBC"/>
    <w:rsid w:val="008E24FB"/>
    <w:rsid w:val="008E4EDD"/>
    <w:rsid w:val="009009B3"/>
    <w:rsid w:val="00910065"/>
    <w:rsid w:val="0092478F"/>
    <w:rsid w:val="009324BA"/>
    <w:rsid w:val="00947CF1"/>
    <w:rsid w:val="00947E44"/>
    <w:rsid w:val="00950B8D"/>
    <w:rsid w:val="009669B2"/>
    <w:rsid w:val="00971C37"/>
    <w:rsid w:val="00976BEF"/>
    <w:rsid w:val="009A03AD"/>
    <w:rsid w:val="009A0F44"/>
    <w:rsid w:val="009A3385"/>
    <w:rsid w:val="009B0329"/>
    <w:rsid w:val="009E14AB"/>
    <w:rsid w:val="009E688A"/>
    <w:rsid w:val="009E6B6D"/>
    <w:rsid w:val="009F459F"/>
    <w:rsid w:val="00A06F2E"/>
    <w:rsid w:val="00A0758C"/>
    <w:rsid w:val="00A07D03"/>
    <w:rsid w:val="00A11640"/>
    <w:rsid w:val="00A1601A"/>
    <w:rsid w:val="00A20A86"/>
    <w:rsid w:val="00A26AD8"/>
    <w:rsid w:val="00A3180E"/>
    <w:rsid w:val="00A40083"/>
    <w:rsid w:val="00A56480"/>
    <w:rsid w:val="00A57417"/>
    <w:rsid w:val="00A761F1"/>
    <w:rsid w:val="00A853FD"/>
    <w:rsid w:val="00A95355"/>
    <w:rsid w:val="00A969CE"/>
    <w:rsid w:val="00AA3E1A"/>
    <w:rsid w:val="00AA44DC"/>
    <w:rsid w:val="00AA6AE4"/>
    <w:rsid w:val="00AB105B"/>
    <w:rsid w:val="00AB5A0F"/>
    <w:rsid w:val="00AD0D84"/>
    <w:rsid w:val="00AF64B5"/>
    <w:rsid w:val="00B036B6"/>
    <w:rsid w:val="00B705EF"/>
    <w:rsid w:val="00B74047"/>
    <w:rsid w:val="00B869A4"/>
    <w:rsid w:val="00B94A22"/>
    <w:rsid w:val="00B965C1"/>
    <w:rsid w:val="00B968DE"/>
    <w:rsid w:val="00B9786D"/>
    <w:rsid w:val="00BA01E7"/>
    <w:rsid w:val="00BA37DC"/>
    <w:rsid w:val="00BA6391"/>
    <w:rsid w:val="00BA67CC"/>
    <w:rsid w:val="00BA69E9"/>
    <w:rsid w:val="00BB6234"/>
    <w:rsid w:val="00BD3E65"/>
    <w:rsid w:val="00BD4D32"/>
    <w:rsid w:val="00BF0731"/>
    <w:rsid w:val="00BF155E"/>
    <w:rsid w:val="00C173C8"/>
    <w:rsid w:val="00C26635"/>
    <w:rsid w:val="00C34143"/>
    <w:rsid w:val="00C42942"/>
    <w:rsid w:val="00C61BCD"/>
    <w:rsid w:val="00C629AE"/>
    <w:rsid w:val="00C8376F"/>
    <w:rsid w:val="00C8386B"/>
    <w:rsid w:val="00CD1517"/>
    <w:rsid w:val="00CE08F4"/>
    <w:rsid w:val="00CE7A5A"/>
    <w:rsid w:val="00CF0B4B"/>
    <w:rsid w:val="00CF34B7"/>
    <w:rsid w:val="00D22E70"/>
    <w:rsid w:val="00D22E7C"/>
    <w:rsid w:val="00D27367"/>
    <w:rsid w:val="00D36F87"/>
    <w:rsid w:val="00D47C0A"/>
    <w:rsid w:val="00D50D08"/>
    <w:rsid w:val="00D67783"/>
    <w:rsid w:val="00D71447"/>
    <w:rsid w:val="00D764FE"/>
    <w:rsid w:val="00D978EA"/>
    <w:rsid w:val="00DA4725"/>
    <w:rsid w:val="00DA6CA7"/>
    <w:rsid w:val="00DC0DC9"/>
    <w:rsid w:val="00DC4690"/>
    <w:rsid w:val="00DD0F78"/>
    <w:rsid w:val="00DF46BB"/>
    <w:rsid w:val="00E05324"/>
    <w:rsid w:val="00E12854"/>
    <w:rsid w:val="00E15A62"/>
    <w:rsid w:val="00E24AF6"/>
    <w:rsid w:val="00E46D42"/>
    <w:rsid w:val="00E53E3A"/>
    <w:rsid w:val="00E663C1"/>
    <w:rsid w:val="00E67F2D"/>
    <w:rsid w:val="00E7180F"/>
    <w:rsid w:val="00E8365A"/>
    <w:rsid w:val="00E8690D"/>
    <w:rsid w:val="00E871FD"/>
    <w:rsid w:val="00E87C43"/>
    <w:rsid w:val="00E92FCF"/>
    <w:rsid w:val="00EA52E3"/>
    <w:rsid w:val="00EC2E28"/>
    <w:rsid w:val="00EC7284"/>
    <w:rsid w:val="00ED34FB"/>
    <w:rsid w:val="00EE328B"/>
    <w:rsid w:val="00EF59DA"/>
    <w:rsid w:val="00F02CC8"/>
    <w:rsid w:val="00F17C9D"/>
    <w:rsid w:val="00F21F70"/>
    <w:rsid w:val="00F2592F"/>
    <w:rsid w:val="00F30A4C"/>
    <w:rsid w:val="00F33089"/>
    <w:rsid w:val="00F449D6"/>
    <w:rsid w:val="00F4567C"/>
    <w:rsid w:val="00F562F5"/>
    <w:rsid w:val="00F57FD1"/>
    <w:rsid w:val="00F7553F"/>
    <w:rsid w:val="00F81769"/>
    <w:rsid w:val="00F83493"/>
    <w:rsid w:val="00F83D85"/>
    <w:rsid w:val="00F90BF8"/>
    <w:rsid w:val="00FA0A18"/>
    <w:rsid w:val="00FF3412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152E7FE"/>
  <w15:chartTrackingRefBased/>
  <w15:docId w15:val="{2E107DF5-EBB5-406B-8ACE-0F5D671967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iPriority="0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7D9B"/>
    <w:pPr>
      <w:spacing w:after="120"/>
    </w:pPr>
    <w:rPr>
      <w:rFonts w:ascii="Segoe UI" w:hAnsi="Segoe UI"/>
      <w:sz w:val="20"/>
      <w:lang w:val="nl-BE"/>
    </w:rPr>
  </w:style>
  <w:style w:type="paragraph" w:styleId="Heading1">
    <w:name w:val="heading 1"/>
    <w:next w:val="Normal"/>
    <w:link w:val="Heading1Char"/>
    <w:uiPriority w:val="1"/>
    <w:qFormat/>
    <w:rsid w:val="004F55D4"/>
    <w:pPr>
      <w:keepNext/>
      <w:keepLines/>
      <w:spacing w:after="120"/>
      <w:outlineLvl w:val="0"/>
    </w:pPr>
    <w:rPr>
      <w:rFonts w:ascii="Segoe UI" w:eastAsiaTheme="majorEastAsia" w:hAnsi="Segoe UI" w:cstheme="majorBidi"/>
      <w:b/>
      <w:bCs/>
      <w:color w:val="EC2127"/>
      <w:sz w:val="34"/>
      <w:szCs w:val="32"/>
    </w:rPr>
  </w:style>
  <w:style w:type="paragraph" w:styleId="Heading2">
    <w:name w:val="heading 2"/>
    <w:basedOn w:val="Normal"/>
    <w:next w:val="Normal"/>
    <w:link w:val="Heading2Char"/>
    <w:uiPriority w:val="1"/>
    <w:qFormat/>
    <w:rsid w:val="004F55D4"/>
    <w:pPr>
      <w:keepNext/>
      <w:keepLines/>
      <w:outlineLvl w:val="1"/>
    </w:pPr>
    <w:rPr>
      <w:rFonts w:eastAsiaTheme="majorEastAsia" w:cstheme="majorBidi"/>
      <w:b/>
      <w:bCs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1"/>
    <w:qFormat/>
    <w:rsid w:val="00A0758C"/>
    <w:pPr>
      <w:keepNext/>
      <w:keepLines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uiPriority w:val="1"/>
    <w:qFormat/>
    <w:rsid w:val="004F55D4"/>
    <w:pPr>
      <w:keepNext/>
      <w:keepLines/>
      <w:outlineLvl w:val="3"/>
    </w:pPr>
    <w:rPr>
      <w:rFonts w:eastAsiaTheme="majorEastAsia" w:cstheme="majorBidi"/>
      <w:b/>
      <w:bCs/>
      <w:iCs/>
      <w:sz w:val="28"/>
    </w:rPr>
  </w:style>
  <w:style w:type="paragraph" w:styleId="Heading5">
    <w:name w:val="heading 5"/>
    <w:basedOn w:val="Normal"/>
    <w:next w:val="Normal"/>
    <w:link w:val="Heading5Char"/>
    <w:uiPriority w:val="1"/>
    <w:qFormat/>
    <w:rsid w:val="004F55D4"/>
    <w:pPr>
      <w:keepNext/>
      <w:keepLines/>
      <w:outlineLvl w:val="4"/>
    </w:pPr>
    <w:rPr>
      <w:rFonts w:eastAsiaTheme="majorEastAsia" w:cstheme="majorBidi"/>
      <w:b/>
      <w:color w:val="EC2127"/>
      <w:sz w:val="26"/>
    </w:rPr>
  </w:style>
  <w:style w:type="paragraph" w:styleId="Heading6">
    <w:name w:val="heading 6"/>
    <w:basedOn w:val="Normal"/>
    <w:next w:val="Normal"/>
    <w:link w:val="Heading6Char"/>
    <w:uiPriority w:val="1"/>
    <w:qFormat/>
    <w:rsid w:val="00D978EA"/>
    <w:pPr>
      <w:keepNext/>
      <w:keepLines/>
      <w:spacing w:before="100" w:beforeAutospacing="1" w:after="100" w:afterAutospacing="1"/>
      <w:outlineLvl w:val="5"/>
    </w:pPr>
    <w:rPr>
      <w:rFonts w:eastAsiaTheme="majorEastAsia" w:cstheme="majorBidi"/>
      <w:b/>
      <w:sz w:val="24"/>
    </w:rPr>
  </w:style>
  <w:style w:type="paragraph" w:styleId="Heading7">
    <w:name w:val="heading 7"/>
    <w:next w:val="Normal"/>
    <w:link w:val="Heading7Char"/>
    <w:uiPriority w:val="1"/>
    <w:qFormat/>
    <w:rsid w:val="003501F1"/>
    <w:pPr>
      <w:keepNext/>
      <w:keepLines/>
      <w:spacing w:before="100" w:beforeAutospacing="1" w:after="100" w:afterAutospacing="1"/>
      <w:outlineLvl w:val="6"/>
    </w:pPr>
    <w:rPr>
      <w:rFonts w:ascii="Segoe UI" w:eastAsiaTheme="majorEastAsia" w:hAnsi="Segoe UI" w:cstheme="majorBidi"/>
      <w:i/>
      <w:iCs/>
      <w:sz w:val="22"/>
    </w:rPr>
  </w:style>
  <w:style w:type="paragraph" w:styleId="Heading8">
    <w:name w:val="heading 8"/>
    <w:next w:val="Normal"/>
    <w:link w:val="Heading8Char"/>
    <w:uiPriority w:val="1"/>
    <w:qFormat/>
    <w:rsid w:val="003501F1"/>
    <w:pPr>
      <w:keepNext/>
      <w:keepLines/>
      <w:spacing w:before="100" w:beforeAutospacing="1" w:after="100" w:afterAutospacing="1"/>
      <w:outlineLvl w:val="7"/>
    </w:pPr>
    <w:rPr>
      <w:rFonts w:ascii="Segoe UI" w:eastAsiaTheme="majorEastAsia" w:hAnsi="Segoe UI" w:cstheme="majorBidi"/>
      <w:color w:val="272727" w:themeColor="text1" w:themeTint="D8"/>
      <w:sz w:val="20"/>
      <w:szCs w:val="21"/>
      <w:u w:val="single"/>
    </w:rPr>
  </w:style>
  <w:style w:type="paragraph" w:styleId="Heading9">
    <w:name w:val="heading 9"/>
    <w:basedOn w:val="Normal"/>
    <w:next w:val="Normal"/>
    <w:link w:val="Heading9Char"/>
    <w:uiPriority w:val="1"/>
    <w:qFormat/>
    <w:rsid w:val="00052144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el">
    <w:name w:val="tabel"/>
    <w:basedOn w:val="TableColumns4"/>
    <w:qFormat/>
    <w:rsid w:val="004349BD"/>
    <w:rPr>
      <w:rFonts w:ascii="Tahoma" w:hAnsi="Tahoma"/>
      <w:sz w:val="20"/>
      <w:szCs w:val="20"/>
      <w:lang w:val="nl-BE" w:eastAsia="nl-BE"/>
    </w:rPr>
    <w:tblPr>
      <w:tblStyleRowBandSize w:val="1"/>
      <w:tblBorders>
        <w:bottom w:val="single" w:sz="18" w:space="0" w:color="95B3D7" w:themeColor="accent1" w:themeTint="99"/>
        <w:insideH w:val="single" w:sz="2" w:space="0" w:color="A6A6A6" w:themeColor="background1" w:themeShade="A6"/>
      </w:tblBorders>
    </w:tblPr>
    <w:tcPr>
      <w:shd w:val="clear" w:color="008080" w:fill="FFFFFF"/>
    </w:tc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4">
    <w:name w:val="Table Columns 4"/>
    <w:basedOn w:val="TableNormal"/>
    <w:uiPriority w:val="99"/>
    <w:semiHidden/>
    <w:unhideWhenUsed/>
    <w:rsid w:val="004349BD"/>
    <w:tblPr>
      <w:tblStyleColBandSize w:val="1"/>
    </w:tblPr>
    <w:tcPr>
      <w:shd w:val="pct50" w:color="008080" w:fill="FFFFFF"/>
    </w:tc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Web1">
    <w:name w:val="Table Web 1"/>
    <w:basedOn w:val="TableNormal"/>
    <w:rsid w:val="004349BD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est1">
    <w:name w:val="test1"/>
    <w:basedOn w:val="Heading1"/>
    <w:autoRedefine/>
    <w:uiPriority w:val="99"/>
    <w:rsid w:val="00BF0731"/>
  </w:style>
  <w:style w:type="character" w:customStyle="1" w:styleId="Heading1Char">
    <w:name w:val="Heading 1 Char"/>
    <w:basedOn w:val="DefaultParagraphFont"/>
    <w:link w:val="Heading1"/>
    <w:uiPriority w:val="1"/>
    <w:rsid w:val="004F55D4"/>
    <w:rPr>
      <w:rFonts w:ascii="Segoe UI" w:eastAsiaTheme="majorEastAsia" w:hAnsi="Segoe UI" w:cstheme="majorBidi"/>
      <w:b/>
      <w:bCs/>
      <w:color w:val="EC2127"/>
      <w:sz w:val="34"/>
      <w:szCs w:val="32"/>
    </w:rPr>
  </w:style>
  <w:style w:type="paragraph" w:styleId="Header">
    <w:name w:val="header"/>
    <w:basedOn w:val="Normal"/>
    <w:link w:val="HeaderChar"/>
    <w:uiPriority w:val="99"/>
    <w:unhideWhenUsed/>
    <w:rsid w:val="007F7621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F7621"/>
  </w:style>
  <w:style w:type="paragraph" w:styleId="Footer">
    <w:name w:val="footer"/>
    <w:basedOn w:val="Normal"/>
    <w:link w:val="FooterChar"/>
    <w:uiPriority w:val="99"/>
    <w:unhideWhenUsed/>
    <w:rsid w:val="007E052E"/>
    <w:pPr>
      <w:tabs>
        <w:tab w:val="right" w:pos="8505"/>
        <w:tab w:val="right" w:pos="9639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052E"/>
    <w:rPr>
      <w:rFonts w:ascii="Ubuntu" w:hAnsi="Ubuntu"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7621"/>
    <w:rPr>
      <w:rFonts w:ascii="Lucida Grande" w:hAnsi="Lucida Grande" w:cs="Lucida Grande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7621"/>
    <w:rPr>
      <w:rFonts w:ascii="Lucida Grande" w:hAnsi="Lucida Grande" w:cs="Lucida Grande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1"/>
    <w:rsid w:val="004F55D4"/>
    <w:rPr>
      <w:rFonts w:ascii="Segoe UI" w:eastAsiaTheme="majorEastAsia" w:hAnsi="Segoe UI" w:cstheme="majorBidi"/>
      <w:b/>
      <w:bCs/>
      <w:sz w:val="32"/>
      <w:szCs w:val="26"/>
    </w:rPr>
  </w:style>
  <w:style w:type="character" w:customStyle="1" w:styleId="Heading3Char">
    <w:name w:val="Heading 3 Char"/>
    <w:basedOn w:val="DefaultParagraphFont"/>
    <w:link w:val="Heading3"/>
    <w:uiPriority w:val="1"/>
    <w:rsid w:val="00A0758C"/>
    <w:rPr>
      <w:rFonts w:ascii="Segoe UI" w:eastAsiaTheme="majorEastAsia" w:hAnsi="Segoe UI" w:cstheme="majorBidi"/>
      <w:b/>
      <w:bCs/>
      <w:sz w:val="28"/>
      <w:lang w:val="nl-BE"/>
    </w:rPr>
  </w:style>
  <w:style w:type="paragraph" w:customStyle="1" w:styleId="Opsommingblokrood">
    <w:name w:val="Opsomming blok rood"/>
    <w:basedOn w:val="Normal"/>
    <w:uiPriority w:val="2"/>
    <w:qFormat/>
    <w:rsid w:val="00D22E7C"/>
    <w:pPr>
      <w:numPr>
        <w:numId w:val="1"/>
      </w:numPr>
    </w:pPr>
  </w:style>
  <w:style w:type="character" w:customStyle="1" w:styleId="Heading4Char">
    <w:name w:val="Heading 4 Char"/>
    <w:basedOn w:val="DefaultParagraphFont"/>
    <w:link w:val="Heading4"/>
    <w:uiPriority w:val="1"/>
    <w:rsid w:val="004F55D4"/>
    <w:rPr>
      <w:rFonts w:ascii="Segoe UI" w:eastAsiaTheme="majorEastAsia" w:hAnsi="Segoe UI" w:cstheme="majorBidi"/>
      <w:b/>
      <w:bCs/>
      <w:iCs/>
      <w:sz w:val="28"/>
    </w:rPr>
  </w:style>
  <w:style w:type="character" w:customStyle="1" w:styleId="Heading5Char">
    <w:name w:val="Heading 5 Char"/>
    <w:basedOn w:val="DefaultParagraphFont"/>
    <w:link w:val="Heading5"/>
    <w:uiPriority w:val="1"/>
    <w:rsid w:val="004F55D4"/>
    <w:rPr>
      <w:rFonts w:ascii="Segoe UI" w:eastAsiaTheme="majorEastAsia" w:hAnsi="Segoe UI" w:cstheme="majorBidi"/>
      <w:b/>
      <w:color w:val="EC2127"/>
      <w:sz w:val="26"/>
    </w:rPr>
  </w:style>
  <w:style w:type="paragraph" w:styleId="Title">
    <w:name w:val="Title"/>
    <w:basedOn w:val="Normal"/>
    <w:next w:val="Normal"/>
    <w:link w:val="TitleChar"/>
    <w:uiPriority w:val="10"/>
    <w:qFormat/>
    <w:rsid w:val="0075506F"/>
    <w:pPr>
      <w:spacing w:before="5500" w:after="0"/>
    </w:pPr>
    <w:rPr>
      <w:rFonts w:eastAsiaTheme="majorEastAsia" w:cstheme="majorBidi"/>
      <w:color w:val="EC2127"/>
      <w:spacing w:val="5"/>
      <w:kern w:val="28"/>
      <w:sz w:val="100"/>
      <w:szCs w:val="52"/>
    </w:rPr>
  </w:style>
  <w:style w:type="character" w:styleId="PageNumber">
    <w:name w:val="page number"/>
    <w:basedOn w:val="DefaultParagraphFont"/>
    <w:uiPriority w:val="99"/>
    <w:unhideWhenUsed/>
    <w:rsid w:val="007E052E"/>
    <w:rPr>
      <w:color w:val="FFFFFF" w:themeColor="background1"/>
    </w:rPr>
  </w:style>
  <w:style w:type="character" w:customStyle="1" w:styleId="TitleChar">
    <w:name w:val="Title Char"/>
    <w:basedOn w:val="DefaultParagraphFont"/>
    <w:link w:val="Title"/>
    <w:uiPriority w:val="10"/>
    <w:rsid w:val="000D7D9B"/>
    <w:rPr>
      <w:rFonts w:ascii="Segoe UI" w:eastAsiaTheme="majorEastAsia" w:hAnsi="Segoe UI" w:cstheme="majorBidi"/>
      <w:color w:val="EC2127"/>
      <w:spacing w:val="5"/>
      <w:kern w:val="28"/>
      <w:sz w:val="100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E87C43"/>
    <w:pPr>
      <w:numPr>
        <w:ilvl w:val="1"/>
      </w:numPr>
    </w:pPr>
    <w:rPr>
      <w:rFonts w:eastAsiaTheme="majorEastAsia" w:cstheme="majorBidi"/>
      <w:iCs/>
      <w:color w:val="71A8AD"/>
      <w:spacing w:val="15"/>
      <w:sz w:val="50"/>
    </w:rPr>
  </w:style>
  <w:style w:type="character" w:customStyle="1" w:styleId="SubtitleChar">
    <w:name w:val="Subtitle Char"/>
    <w:basedOn w:val="DefaultParagraphFont"/>
    <w:link w:val="Subtitle"/>
    <w:uiPriority w:val="11"/>
    <w:rsid w:val="000D7D9B"/>
    <w:rPr>
      <w:rFonts w:ascii="Segoe UI" w:eastAsiaTheme="majorEastAsia" w:hAnsi="Segoe UI" w:cstheme="majorBidi"/>
      <w:iCs/>
      <w:color w:val="71A8AD"/>
      <w:spacing w:val="15"/>
      <w:sz w:val="50"/>
    </w:rPr>
  </w:style>
  <w:style w:type="paragraph" w:customStyle="1" w:styleId="Body">
    <w:name w:val="Body"/>
    <w:basedOn w:val="Normal"/>
    <w:uiPriority w:val="99"/>
    <w:rsid w:val="00F02CC8"/>
    <w:pPr>
      <w:suppressAutoHyphens/>
      <w:autoSpaceDE w:val="0"/>
      <w:autoSpaceDN w:val="0"/>
      <w:adjustRightInd w:val="0"/>
      <w:spacing w:after="57" w:line="288" w:lineRule="auto"/>
      <w:textAlignment w:val="center"/>
    </w:pPr>
    <w:rPr>
      <w:rFonts w:cs="Segoe UI"/>
      <w:color w:val="000000"/>
      <w:szCs w:val="20"/>
    </w:rPr>
  </w:style>
  <w:style w:type="character" w:customStyle="1" w:styleId="Heading6Char">
    <w:name w:val="Heading 6 Char"/>
    <w:basedOn w:val="DefaultParagraphFont"/>
    <w:link w:val="Heading6"/>
    <w:uiPriority w:val="1"/>
    <w:rsid w:val="00DA6CA7"/>
    <w:rPr>
      <w:rFonts w:ascii="Segoe UI" w:eastAsiaTheme="majorEastAsia" w:hAnsi="Segoe UI" w:cstheme="majorBidi"/>
      <w:b/>
    </w:rPr>
  </w:style>
  <w:style w:type="character" w:customStyle="1" w:styleId="Heading7Char">
    <w:name w:val="Heading 7 Char"/>
    <w:basedOn w:val="DefaultParagraphFont"/>
    <w:link w:val="Heading7"/>
    <w:uiPriority w:val="1"/>
    <w:rsid w:val="00DA6CA7"/>
    <w:rPr>
      <w:rFonts w:ascii="Segoe UI" w:eastAsiaTheme="majorEastAsia" w:hAnsi="Segoe UI" w:cstheme="majorBidi"/>
      <w:i/>
      <w:iCs/>
      <w:sz w:val="22"/>
    </w:rPr>
  </w:style>
  <w:style w:type="character" w:customStyle="1" w:styleId="Heading8Char">
    <w:name w:val="Heading 8 Char"/>
    <w:basedOn w:val="DefaultParagraphFont"/>
    <w:link w:val="Heading8"/>
    <w:uiPriority w:val="1"/>
    <w:rsid w:val="00DA6CA7"/>
    <w:rPr>
      <w:rFonts w:ascii="Segoe UI" w:eastAsiaTheme="majorEastAsia" w:hAnsi="Segoe UI" w:cstheme="majorBidi"/>
      <w:color w:val="272727" w:themeColor="text1" w:themeTint="D8"/>
      <w:sz w:val="20"/>
      <w:szCs w:val="21"/>
      <w:u w:val="single"/>
    </w:rPr>
  </w:style>
  <w:style w:type="character" w:customStyle="1" w:styleId="Heading9Char">
    <w:name w:val="Heading 9 Char"/>
    <w:basedOn w:val="DefaultParagraphFont"/>
    <w:link w:val="Heading9"/>
    <w:uiPriority w:val="1"/>
    <w:rsid w:val="00DA6CA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Standaard2">
    <w:name w:val="Standaard 2"/>
    <w:basedOn w:val="Normal"/>
    <w:next w:val="Normal"/>
    <w:uiPriority w:val="99"/>
    <w:semiHidden/>
    <w:rsid w:val="00E663C1"/>
    <w:pPr>
      <w:ind w:left="284"/>
    </w:pPr>
  </w:style>
  <w:style w:type="paragraph" w:customStyle="1" w:styleId="Opsommingbekjezwart">
    <w:name w:val="Opsomming bekje zwart"/>
    <w:uiPriority w:val="3"/>
    <w:qFormat/>
    <w:rsid w:val="00D22E7C"/>
    <w:pPr>
      <w:numPr>
        <w:ilvl w:val="1"/>
        <w:numId w:val="1"/>
      </w:numPr>
      <w:spacing w:after="120"/>
    </w:pPr>
    <w:rPr>
      <w:rFonts w:ascii="Segoe UI" w:hAnsi="Segoe UI"/>
      <w:sz w:val="20"/>
    </w:rPr>
  </w:style>
  <w:style w:type="paragraph" w:customStyle="1" w:styleId="Opsommingbolblauwgroen">
    <w:name w:val="Opsomming bol blauw groen"/>
    <w:uiPriority w:val="4"/>
    <w:qFormat/>
    <w:rsid w:val="00D22E7C"/>
    <w:pPr>
      <w:numPr>
        <w:ilvl w:val="2"/>
        <w:numId w:val="1"/>
      </w:numPr>
      <w:spacing w:after="120"/>
    </w:pPr>
    <w:rPr>
      <w:rFonts w:ascii="Segoe UI" w:hAnsi="Segoe UI"/>
      <w:sz w:val="20"/>
    </w:rPr>
  </w:style>
  <w:style w:type="paragraph" w:styleId="ListParagraph">
    <w:name w:val="List Paragraph"/>
    <w:basedOn w:val="Normal"/>
    <w:uiPriority w:val="34"/>
    <w:rsid w:val="00F7553F"/>
    <w:pPr>
      <w:ind w:left="720"/>
      <w:contextualSpacing/>
    </w:pPr>
  </w:style>
  <w:style w:type="paragraph" w:customStyle="1" w:styleId="Opsomming1">
    <w:name w:val="Opsomming 1"/>
    <w:basedOn w:val="Opsommingblokrood"/>
    <w:uiPriority w:val="8"/>
    <w:qFormat/>
    <w:rsid w:val="00E663C1"/>
    <w:pPr>
      <w:numPr>
        <w:numId w:val="19"/>
      </w:numPr>
    </w:pPr>
  </w:style>
  <w:style w:type="paragraph" w:customStyle="1" w:styleId="Titeldocument">
    <w:name w:val="Titel document"/>
    <w:basedOn w:val="Normal"/>
    <w:link w:val="TiteldocumentChar"/>
    <w:uiPriority w:val="9"/>
    <w:qFormat/>
    <w:rsid w:val="00DD0F78"/>
    <w:pPr>
      <w:jc w:val="right"/>
    </w:pPr>
    <w:rPr>
      <w:b/>
      <w:noProof/>
      <w:color w:val="EC2127"/>
      <w:sz w:val="32"/>
      <w:lang w:eastAsia="nl-BE"/>
    </w:rPr>
  </w:style>
  <w:style w:type="paragraph" w:customStyle="1" w:styleId="Opsomming11">
    <w:name w:val="Opsomming 1.1"/>
    <w:basedOn w:val="Opsomming1"/>
    <w:uiPriority w:val="8"/>
    <w:qFormat/>
    <w:rsid w:val="00C42942"/>
    <w:pPr>
      <w:numPr>
        <w:ilvl w:val="1"/>
      </w:numPr>
    </w:pPr>
  </w:style>
  <w:style w:type="character" w:customStyle="1" w:styleId="TiteldocumentChar">
    <w:name w:val="Titel document Char"/>
    <w:basedOn w:val="DefaultParagraphFont"/>
    <w:link w:val="Titeldocument"/>
    <w:uiPriority w:val="9"/>
    <w:rsid w:val="000D7D9B"/>
    <w:rPr>
      <w:rFonts w:ascii="Segoe UI" w:hAnsi="Segoe UI"/>
      <w:b/>
      <w:noProof/>
      <w:color w:val="EC2127"/>
      <w:sz w:val="32"/>
      <w:lang w:val="nl-BE" w:eastAsia="nl-BE"/>
    </w:rPr>
  </w:style>
  <w:style w:type="paragraph" w:customStyle="1" w:styleId="Opsomming111">
    <w:name w:val="Opsomming 1.1.1"/>
    <w:basedOn w:val="Opsomming11"/>
    <w:uiPriority w:val="8"/>
    <w:qFormat/>
    <w:rsid w:val="007F73CE"/>
    <w:pPr>
      <w:numPr>
        <w:ilvl w:val="2"/>
      </w:numPr>
    </w:pPr>
  </w:style>
  <w:style w:type="paragraph" w:customStyle="1" w:styleId="Opsomming1111">
    <w:name w:val="Opsomming 1.1.1.1"/>
    <w:basedOn w:val="Opsomming111"/>
    <w:uiPriority w:val="8"/>
    <w:qFormat/>
    <w:rsid w:val="007F73CE"/>
    <w:pPr>
      <w:numPr>
        <w:ilvl w:val="3"/>
      </w:numPr>
    </w:pPr>
  </w:style>
  <w:style w:type="paragraph" w:customStyle="1" w:styleId="Opsomming11111">
    <w:name w:val="Opsomming 1.1.1.1.1"/>
    <w:basedOn w:val="Opsomming1111"/>
    <w:uiPriority w:val="8"/>
    <w:qFormat/>
    <w:rsid w:val="007F73CE"/>
    <w:pPr>
      <w:numPr>
        <w:ilvl w:val="4"/>
      </w:numPr>
    </w:pPr>
  </w:style>
  <w:style w:type="table" w:styleId="TableGrid">
    <w:name w:val="Table Grid"/>
    <w:basedOn w:val="TableNormal"/>
    <w:uiPriority w:val="59"/>
    <w:rsid w:val="00A075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237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37F9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37F9"/>
    <w:rPr>
      <w:rFonts w:ascii="Segoe UI" w:hAnsi="Segoe UI"/>
      <w:sz w:val="20"/>
      <w:szCs w:val="20"/>
      <w:lang w:val="nl-B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37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37F9"/>
    <w:rPr>
      <w:rFonts w:ascii="Segoe UI" w:hAnsi="Segoe UI"/>
      <w:b/>
      <w:bCs/>
      <w:sz w:val="20"/>
      <w:szCs w:val="20"/>
      <w:lang w:val="nl-BE"/>
    </w:rPr>
  </w:style>
  <w:style w:type="paragraph" w:customStyle="1" w:styleId="EndNoteBibliographyTitle">
    <w:name w:val="EndNote Bibliography Title"/>
    <w:basedOn w:val="Normal"/>
    <w:link w:val="EndNoteBibliographyTitleChar"/>
    <w:rsid w:val="00547836"/>
    <w:pPr>
      <w:spacing w:after="0"/>
      <w:jc w:val="center"/>
    </w:pPr>
    <w:rPr>
      <w:rFonts w:cs="Segoe U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7836"/>
    <w:rPr>
      <w:rFonts w:ascii="Segoe UI" w:hAnsi="Segoe UI" w:cs="Segoe UI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47836"/>
    <w:rPr>
      <w:rFonts w:cs="Segoe U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47836"/>
    <w:rPr>
      <w:rFonts w:ascii="Segoe UI" w:hAnsi="Segoe UI" w:cs="Segoe UI"/>
      <w:noProof/>
      <w:sz w:val="20"/>
      <w:lang w:val="en-US"/>
    </w:rPr>
  </w:style>
  <w:style w:type="character" w:styleId="Hyperlink">
    <w:name w:val="Hyperlink"/>
    <w:basedOn w:val="DefaultParagraphFont"/>
    <w:uiPriority w:val="99"/>
    <w:unhideWhenUsed/>
    <w:rsid w:val="00547836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4783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064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59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26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34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988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cebap.org/knowledge-dissemination/first-aid-evidence-summaries/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D35E192B445F94DBD606CDE6F0C7F52" ma:contentTypeVersion="13" ma:contentTypeDescription="Create a new document." ma:contentTypeScope="" ma:versionID="6acac15540b6c883f61942829cf4f245">
  <xsd:schema xmlns:xsd="http://www.w3.org/2001/XMLSchema" xmlns:xs="http://www.w3.org/2001/XMLSchema" xmlns:p="http://schemas.microsoft.com/office/2006/metadata/properties" xmlns:ns2="6c8f6cd9-ac84-4bfc-a6a0-d2845a56b14b" xmlns:ns3="8f7a9ff5-2916-4c9f-b38b-69ccf6165550" targetNamespace="http://schemas.microsoft.com/office/2006/metadata/properties" ma:root="true" ma:fieldsID="86fec2845f404ade3373886aa06b4b15" ns2:_="" ns3:_="">
    <xsd:import namespace="6c8f6cd9-ac84-4bfc-a6a0-d2845a56b14b"/>
    <xsd:import namespace="8f7a9ff5-2916-4c9f-b38b-69ccf616555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MediaServiceLocation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c8f6cd9-ac84-4bfc-a6a0-d2845a56b14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17" nillable="true" ma:displayName="Length (seconds)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f7a9ff5-2916-4c9f-b38b-69ccf6165550" elementFormDefault="qualified">
    <xsd:import namespace="http://schemas.microsoft.com/office/2006/documentManagement/types"/>
    <xsd:import namespace="http://schemas.microsoft.com/office/infopath/2007/PartnerControls"/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D758256D-F466-40D0-BAAE-1570F282A35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6CEC14D-B1B5-4D5D-8745-63EC52089FA8}"/>
</file>

<file path=customXml/itemProps3.xml><?xml version="1.0" encoding="utf-8"?>
<ds:datastoreItem xmlns:ds="http://schemas.openxmlformats.org/officeDocument/2006/customXml" ds:itemID="{A10F280D-29D6-414C-9C52-790F138B0081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5F56272-700D-49EE-A82E-673C1C3677C9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897</Words>
  <Characters>5204</Characters>
  <Application>Microsoft Office Word</Application>
  <DocSecurity>0</DocSecurity>
  <Lines>148</Lines>
  <Paragraphs>6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Algemeen document_staand_NL</vt:lpstr>
    </vt:vector>
  </TitlesOfParts>
  <Company>Rode Kruis Vlaanderen</Company>
  <LinksUpToDate>false</LinksUpToDate>
  <CharactersWithSpaces>60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lgemeen document_staand_NL</dc:title>
  <dc:subject/>
  <dc:creator>Bert Avau</dc:creator>
  <cp:keywords/>
  <dc:description/>
  <cp:lastModifiedBy>Charlene Dundek</cp:lastModifiedBy>
  <cp:revision>3</cp:revision>
  <cp:lastPrinted>2017-12-29T16:32:00Z</cp:lastPrinted>
  <dcterms:created xsi:type="dcterms:W3CDTF">2021-10-27T15:43:00Z</dcterms:created>
  <dcterms:modified xsi:type="dcterms:W3CDTF">2021-10-27T1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D35E192B445F94DBD606CDE6F0C7F52</vt:lpwstr>
  </property>
</Properties>
</file>